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emf" ContentType="image/x-emf"/>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5547E" w:rsidRPr="002F0F3D" w:rsidRDefault="0025547E" w:rsidP="0025547E">
      <w:pPr>
        <w:jc w:val="center"/>
        <w:rPr>
          <w:sz w:val="48"/>
        </w:rPr>
      </w:pPr>
      <w:r w:rsidRPr="002F0F3D">
        <w:rPr>
          <w:sz w:val="48"/>
        </w:rPr>
        <w:t>CHAPTER 2</w:t>
      </w:r>
    </w:p>
    <w:p w:rsidR="0025547E" w:rsidRDefault="0025547E" w:rsidP="0025547E">
      <w:pPr>
        <w:jc w:val="center"/>
      </w:pPr>
    </w:p>
    <w:p w:rsidR="0025547E" w:rsidRDefault="00B73C14" w:rsidP="0025547E">
      <w:pPr>
        <w:pStyle w:val="Heading1"/>
      </w:pPr>
      <w:r>
        <w:t>QTrim – A Novel Algorithm for Quality Trimming Tool</w:t>
      </w:r>
    </w:p>
    <w:p w:rsidR="0025547E" w:rsidRDefault="0025547E" w:rsidP="0025547E"/>
    <w:p w:rsidR="0025547E" w:rsidRDefault="0025547E" w:rsidP="0031381A">
      <w:pPr>
        <w:pStyle w:val="Heading2"/>
        <w:spacing w:line="480" w:lineRule="auto"/>
      </w:pPr>
      <w:r>
        <w:t>Introduction</w:t>
      </w:r>
    </w:p>
    <w:p w:rsidR="0025547E" w:rsidRDefault="0025547E" w:rsidP="0031381A">
      <w:pPr>
        <w:spacing w:line="480" w:lineRule="auto"/>
      </w:pPr>
    </w:p>
    <w:p w:rsidR="00170E92" w:rsidRDefault="00170E92" w:rsidP="00170E92">
      <w:pPr>
        <w:spacing w:line="480" w:lineRule="auto"/>
        <w:jc w:val="both"/>
      </w:pPr>
      <w:r>
        <w:t>The invention of ultra deep high throughput next genera</w:t>
      </w:r>
      <w:r w:rsidR="00482542">
        <w:t>tion sequencing (NGS) technologies</w:t>
      </w:r>
      <w:r>
        <w:t xml:space="preserve"> (see Chapter 1 for details on NGS), like Roche/454 pyrosequencing, has revolutionized the field of virology </w:t>
      </w:r>
      <w:r w:rsidR="00D148ED">
        <w:fldChar w:fldCharType="begin"/>
      </w:r>
      <w:r w:rsidR="008750D5">
        <w:instrText xml:space="preserve"> ADDIN EN.CITE &lt;EndNote&gt;&lt;Cite&gt;&lt;Author&gt;Antonelli&lt;/Author&gt;&lt;Year&gt;2013&lt;/Year&gt;&lt;RecNum&gt;1313&lt;/RecNum&gt;&lt;record&gt;&lt;rec-number&gt;1313&lt;/rec-number&gt;&lt;foreign-keys&gt;&lt;key app="EN" db-id="fp25zzvrxrd9vke5zxqp9stbssprwstvdddz"&gt;1313&lt;/key&gt;&lt;/foreign-keys&gt;&lt;ref-type name="Journal Article"&gt;17&lt;/ref-type&gt;&lt;contributors&gt;&lt;authors&gt;&lt;author&gt;Antonelli, G.&lt;/author&gt;&lt;/authors&gt;&lt;/contributors&gt;&lt;titles&gt;&lt;title&gt;Emerging new technologies in clinical virology&lt;/title&gt;&lt;secondary-title&gt;Clin Microbiol Infect&lt;/secondary-title&gt;&lt;/titles&gt;&lt;periodical&gt;&lt;full-title&gt;Clin Microbiol Infect&lt;/full-title&gt;&lt;/periodical&gt;&lt;pages&gt;8-9&lt;/pages&gt;&lt;volume&gt;19&lt;/volume&gt;&lt;number&gt;1&lt;/number&gt;&lt;edition&gt;2013/01/03&lt;/edition&gt;&lt;dates&gt;&lt;year&gt;2013&lt;/year&gt;&lt;pub-dates&gt;&lt;date&gt;Jan&lt;/date&gt;&lt;/pub-dates&gt;&lt;/dates&gt;&lt;isbn&gt;1469-0691 (Electronic)&amp;#xD;1198-743X (Linking)&lt;/isbn&gt;&lt;accession-num&gt;23279286&lt;/accession-num&gt;&lt;urls&gt;&lt;related-urls&gt;&lt;url&gt;http://www.ncbi.nlm.nih.gov/entrez/query.fcgi?cmd=Retrieve&amp;amp;db=PubMed&amp;amp;dopt=Citation&amp;amp;list_uids=23279286&lt;/url&gt;&lt;/related-urls&gt;&lt;/urls&gt;&lt;electronic-resource-num&gt;10.1111/1469-0691.12048&lt;/electronic-resource-num&gt;&lt;language&gt;eng&lt;/language&gt;&lt;/record&gt;&lt;/Cite&gt;&lt;/EndNote&gt;</w:instrText>
      </w:r>
      <w:r w:rsidR="00D148ED">
        <w:fldChar w:fldCharType="separate"/>
      </w:r>
      <w:r>
        <w:rPr>
          <w:noProof/>
        </w:rPr>
        <w:t>(Antonelli, 2013)</w:t>
      </w:r>
      <w:r w:rsidR="00D148ED">
        <w:fldChar w:fldCharType="end"/>
      </w:r>
      <w:r>
        <w:t>. The c</w:t>
      </w:r>
      <w:r w:rsidRPr="002816BA">
        <w:t xml:space="preserve">urrent </w:t>
      </w:r>
      <w:proofErr w:type="gramStart"/>
      <w:r w:rsidRPr="002816BA">
        <w:t xml:space="preserve">454 </w:t>
      </w:r>
      <w:r>
        <w:t>pyrosequencing</w:t>
      </w:r>
      <w:proofErr w:type="gramEnd"/>
      <w:r>
        <w:t xml:space="preserve"> </w:t>
      </w:r>
      <w:r w:rsidRPr="002816BA">
        <w:t>technology allows</w:t>
      </w:r>
      <w:r>
        <w:t xml:space="preserve"> for</w:t>
      </w:r>
      <w:r w:rsidRPr="002816BA">
        <w:t xml:space="preserve"> the generation of as many as one million high quality sequence reads with read le</w:t>
      </w:r>
      <w:r>
        <w:t xml:space="preserve">ngths of up to 1000 base pairs.  This technology therefore provides unprecedented sampling depth to study highly heterogeneous HIV quasispecies </w:t>
      </w:r>
      <w:r w:rsidR="00D148ED">
        <w:fldChar w:fldCharType="begin"/>
      </w:r>
      <w:r w:rsidR="008750D5">
        <w:instrText xml:space="preserve"> ADDIN EN.CITE &lt;EndNote&gt;&lt;Cite&gt;&lt;Author&gt;Beerenwinkel&lt;/Author&gt;&lt;Year&gt;2011&lt;/Year&gt;&lt;RecNum&gt;1314&lt;/RecNum&gt;&lt;record&gt;&lt;rec-number&gt;1314&lt;/rec-number&gt;&lt;foreign-keys&gt;&lt;key app="EN" db-id="fp25zzvrxrd9vke5zxqp9stbssprwstvdddz"&gt;1314&lt;/key&gt;&lt;/foreign-keys&gt;&lt;ref-type name="Journal Article"&gt;17&lt;/ref-type&gt;&lt;contributors&gt;&lt;authors&gt;&lt;author&gt;Beerenwinkel, N.&lt;/author&gt;&lt;author&gt;Zagordi, O.&lt;/author&gt;&lt;/authors&gt;&lt;/contributors&gt;&lt;auth-address&gt;Department of Biosystems Science and Engineering, ETH Zurich, Basel, Switzerland. niko.beerenwinkel@bsse.ethz.ch&lt;/auth-address&gt;&lt;titles&gt;&lt;title&gt;Ultra-deep sequencing for the analysis of viral populations&lt;/title&gt;&lt;secondary-title&gt;Curr Opin Virol&lt;/secondary-title&gt;&lt;/titles&gt;&lt;periodical&gt;&lt;full-title&gt;Curr Opin Virol&lt;/full-title&gt;&lt;/periodical&gt;&lt;pages&gt;413-8&lt;/pages&gt;&lt;volume&gt;1&lt;/volume&gt;&lt;number&gt;5&lt;/number&gt;&lt;edition&gt;2012/03/24&lt;/edition&gt;&lt;keywords&gt;&lt;keyword&gt;Animals&lt;/keyword&gt;&lt;keyword&gt;*Genetic Variation&lt;/keyword&gt;&lt;keyword&gt;High-Throughput Nucleotide Sequencing/*methods&lt;/keyword&gt;&lt;keyword&gt;Humans&lt;/keyword&gt;&lt;keyword&gt;Sequence Analysis, DNA/*methods&lt;/keyword&gt;&lt;keyword&gt;Virus Diseases/virology&lt;/keyword&gt;&lt;keyword&gt;Viruses/classification/*genetics/isolation &amp;amp; purification&lt;/keyword&gt;&lt;/keywords&gt;&lt;dates&gt;&lt;year&gt;2011&lt;/year&gt;&lt;pub-dates&gt;&lt;date&gt;Nov&lt;/date&gt;&lt;/pub-dates&gt;&lt;/dates&gt;&lt;isbn&gt;1879-6265 (Electronic)&lt;/isbn&gt;&lt;accession-num&gt;22440844&lt;/accession-num&gt;&lt;urls&gt;&lt;related-urls&gt;&lt;url&gt;http://www.ncbi.nlm.nih.gov/entrez/query.fcgi?cmd=Retrieve&amp;amp;db=PubMed&amp;amp;dopt=Citation&amp;amp;list_uids=22440844&lt;/url&gt;&lt;/related-urls&gt;&lt;/urls&gt;&lt;electronic-resource-num&gt;S1879-6257(11)00062-9 [pii]&amp;#xD;10.1016/j.coviro.2011.07.008&lt;/electronic-resource-num&gt;&lt;language&gt;eng&lt;/language&gt;&lt;/record&gt;&lt;/Cite&gt;&lt;/EndNote&gt;</w:instrText>
      </w:r>
      <w:r w:rsidR="00D148ED">
        <w:fldChar w:fldCharType="separate"/>
      </w:r>
      <w:r w:rsidR="00FA4CC2">
        <w:rPr>
          <w:noProof/>
        </w:rPr>
        <w:t>(Beerenwinkel and Zagordi, 2011)</w:t>
      </w:r>
      <w:r w:rsidR="00D148ED">
        <w:fldChar w:fldCharType="end"/>
      </w:r>
      <w:r>
        <w:t xml:space="preserve">. Since </w:t>
      </w:r>
      <w:r w:rsidRPr="002816BA">
        <w:t xml:space="preserve">large volumes of sequence data </w:t>
      </w:r>
      <w:r>
        <w:t xml:space="preserve">are produced, the data quality has to be high because the </w:t>
      </w:r>
      <w:r w:rsidRPr="002816BA">
        <w:t xml:space="preserve">manual </w:t>
      </w:r>
      <w:proofErr w:type="spellStart"/>
      <w:r w:rsidRPr="002816BA">
        <w:t>curation</w:t>
      </w:r>
      <w:proofErr w:type="spellEnd"/>
      <w:r w:rsidRPr="002816BA">
        <w:t xml:space="preserve"> of quality and</w:t>
      </w:r>
      <w:r>
        <w:t xml:space="preserve"> sequencing</w:t>
      </w:r>
      <w:r w:rsidRPr="002816BA">
        <w:t xml:space="preserve"> errors, as could be done with traditional Sanger sequencing, is no longer feasible. </w:t>
      </w:r>
      <w:r>
        <w:t xml:space="preserve"> The large amount of data, resulting in higher coverage per base, compensates for the lower quality bases to a certain level.  However, sequencing from a sample of HIV quasispecies would mean that every sequence read could represent a unique variant. </w:t>
      </w:r>
      <w:r w:rsidRPr="002816BA">
        <w:t>One of the major limitations of pyrosequencing is that sequence quality is not consistent, either within a read or between reads generated in the same sequencing run</w:t>
      </w:r>
      <w:r>
        <w:t xml:space="preserve"> </w:t>
      </w:r>
      <w:r w:rsidR="00D148ED">
        <w:fldChar w:fldCharType="begin"/>
      </w:r>
      <w:r w:rsidR="008750D5">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D148ED">
        <w:fldChar w:fldCharType="separate"/>
      </w:r>
      <w:r>
        <w:rPr>
          <w:noProof/>
        </w:rPr>
        <w:t>(Huse et al., 2007)</w:t>
      </w:r>
      <w:r w:rsidR="00D148ED">
        <w:fldChar w:fldCharType="end"/>
      </w:r>
      <w:r>
        <w:t xml:space="preserve"> </w:t>
      </w:r>
      <w:r w:rsidRPr="002816BA">
        <w:t>and, thus, downstream analysis of such data may be compromised as a result of low quality data</w:t>
      </w:r>
      <w:r>
        <w:t xml:space="preserve"> </w:t>
      </w:r>
      <w:r w:rsidR="00D148ED">
        <w:fldChar w:fldCharType="begin"/>
      </w:r>
      <w:r w:rsidR="008750D5">
        <w:instrText xml:space="preserve"> ADDIN EN.CITE &lt;EndNote&gt;&lt;Cite&gt;&lt;Author&gt;Mardis&lt;/Author&gt;&lt;Year&gt;2008&lt;/Year&gt;&lt;RecNum&gt;188&lt;/RecNum&gt;&lt;record&gt;&lt;rec-number&gt;188&lt;/rec-number&gt;&lt;foreign-keys&gt;&lt;key app="EN" db-id="fp25zzvrxrd9vke5zxqp9stbssprwstvdddz"&gt;188&lt;/key&gt;&lt;/foreign-keys&gt;&lt;ref-type name="Journal Article"&gt;17&lt;/ref-type&gt;&lt;contributors&gt;&lt;authors&gt;&lt;author&gt;Mardis, Elaine R.&lt;/author&gt;&lt;/authors&gt;&lt;/contributors&gt;&lt;auth-address&gt;http://openwetware.org/images/5/51/Mardis_et_al._Cell_2008.pdf&lt;/auth-address&gt;&lt;titles&gt;&lt;title&gt;The impact of next-generation sequencing technology on genetics&lt;/title&gt;&lt;secondary-title&gt;Trends in genetics&lt;/secondary-title&gt;&lt;/titles&gt;&lt;pages&gt;133&lt;/pages&gt;&lt;volume&gt;24&lt;/volume&gt;&lt;number&gt;3&lt;/number&gt;&lt;dates&gt;&lt;year&gt;2008&lt;/year&gt;&lt;/dates&gt;&lt;label&gt;mardis_impact_2008&lt;/label&gt;&lt;urls&gt;&lt;/urls&gt;&lt;/record&gt;&lt;/Cite&gt;&lt;/EndNote&gt;</w:instrText>
      </w:r>
      <w:r w:rsidR="00D148ED">
        <w:fldChar w:fldCharType="separate"/>
      </w:r>
      <w:r>
        <w:rPr>
          <w:noProof/>
        </w:rPr>
        <w:t>(Mardis, 2008)</w:t>
      </w:r>
      <w:r w:rsidR="00D148ED">
        <w:fldChar w:fldCharType="end"/>
      </w:r>
      <w:r>
        <w:t xml:space="preserve">. </w:t>
      </w:r>
      <w:r w:rsidRPr="002816BA">
        <w:t xml:space="preserve">The quality scores for </w:t>
      </w:r>
      <w:r>
        <w:t xml:space="preserve">the </w:t>
      </w:r>
      <w:r w:rsidRPr="002816BA">
        <w:t xml:space="preserve">current generation 454 sequencing platforms are similar to PHRED scores </w:t>
      </w:r>
      <w:r w:rsidR="00D148ED">
        <w:fldChar w:fldCharType="begin"/>
      </w:r>
      <w:r w:rsidR="008750D5">
        <w:instrText xml:space="preserve"> ADDIN EN.CITE &lt;EndNote&gt;&lt;Cite&gt;&lt;Author&gt;Ewing&lt;/Author&gt;&lt;Year&gt;1998&lt;/Year&gt;&lt;RecNum&gt;145&lt;/RecNum&gt;&lt;record&gt;&lt;rec-number&gt;145&lt;/rec-number&gt;&lt;foreign-keys&gt;&lt;key app="EN" db-id="fp25zzvrxrd9vke5zxqp9stbssprwstvdddz"&gt;145&lt;/key&gt;&lt;/foreign-keys&gt;&lt;ref-type name="Journal Article"&gt;17&lt;/ref-type&gt;&lt;contributors&gt;&lt;authors&gt;&lt;author&gt;Ewing, Brent&lt;/author&gt;&lt;author&gt;Green, Phil&lt;/author&gt;&lt;/authors&gt;&lt;/contributors&gt;&lt;auth-address&gt;http://genome.cshlp.org/content/8/3/186&lt;/auth-address&gt;&lt;titles&gt;&lt;title&gt;Base-Calling of Automated Sequencer Traces UsingPhred. II. Error Probabilities&lt;/title&gt;&lt;secondary-title&gt;Genome Research&lt;/secondary-title&gt;&lt;/titles&gt;&lt;pages&gt;186-194&lt;/pages&gt;&lt;volume&gt;8&lt;/volume&gt;&lt;number&gt;3&lt;/number&gt;&lt;dates&gt;&lt;year&gt;1998&lt;/year&gt;&lt;pub-dates&gt;&lt;date&gt;March&lt;/date&gt;&lt;/pub-dates&gt;&lt;/dates&gt;&lt;isbn&gt;1088-9051, 1549-5469&lt;/isbn&gt;&lt;label&gt;ewing_base-calling_1998-1&lt;/label&gt;&lt;urls&gt;&lt;related-urls&gt;&lt;url&gt;10.1101/gr.8.3.186&lt;/url&gt;&lt;/related-urls&gt;&lt;/urls&gt;&lt;/record&gt;&lt;/Cite&gt;&lt;/EndNote&gt;</w:instrText>
      </w:r>
      <w:r w:rsidR="00D148ED">
        <w:fldChar w:fldCharType="separate"/>
      </w:r>
      <w:r>
        <w:rPr>
          <w:noProof/>
        </w:rPr>
        <w:t>(Ewing and Green, 1998)</w:t>
      </w:r>
      <w:r w:rsidR="00D148ED">
        <w:fldChar w:fldCharType="end"/>
      </w:r>
      <w:r w:rsidRPr="002816BA">
        <w:t xml:space="preserve"> and represent the probability of a base call error at each individually base in a read </w:t>
      </w:r>
      <w:r w:rsidR="00D148ED" w:rsidRPr="002816BA">
        <w:fldChar w:fldCharType="begin">
          <w:fldData xml:space="preserve">PEVuZE5vdGU+PENpdGU+PEF1dGhvcj5Ccm9ja21hbjwvQXV0aG9yPjxZZWFyPjIwMDg8L1llYXI+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c2My03MDwvcGFnZXM+PHZvbHVtZT4xODwvdm9sdW1lPjxudW1iZXI+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</w:fldData>
        </w:fldChar>
      </w:r>
      <w:r>
        <w:instrText xml:space="preserve"> ADDIN EN.CITE </w:instrText>
      </w:r>
      <w:r w:rsidR="00D148ED">
        <w:fldChar w:fldCharType="begin">
          <w:fldData xml:space="preserve">PEVuZE5vdGU+PENpdGU+PEF1dGhvcj5Ccm9ja21hbjwvQXV0aG9yPjxZZWFyPjIwMDg8L1llYXI+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c2My03MDwvcGFnZXM+PHZvbHVtZT4xODwvdm9sdW1lPjxudW1iZXI+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</w:fldData>
        </w:fldChar>
      </w:r>
      <w:r>
        <w:instrText xml:space="preserve"> ADDIN EN.CITE.DATA </w:instrText>
      </w:r>
      <w:r w:rsidR="00D148ED">
        <w:fldChar w:fldCharType="end"/>
      </w:r>
      <w:r w:rsidR="00D148ED" w:rsidRPr="002816BA">
        <w:fldChar w:fldCharType="separate"/>
      </w:r>
      <w:r>
        <w:rPr>
          <w:noProof/>
        </w:rPr>
        <w:t>(Brockman et al., 2008)</w:t>
      </w:r>
      <w:r w:rsidR="00D148ED" w:rsidRPr="002816BA">
        <w:fldChar w:fldCharType="end"/>
      </w:r>
      <w:r w:rsidRPr="002816BA">
        <w:t>.  These quality scores range from 0 to 40 and are log-scaled</w:t>
      </w:r>
      <w:r>
        <w:t xml:space="preserve"> </w:t>
      </w:r>
      <w:r w:rsidR="00D148ED">
        <w:fldChar w:fldCharType="begin"/>
      </w:r>
      <w:r w:rsidR="008750D5">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D148ED">
        <w:fldChar w:fldCharType="separate"/>
      </w:r>
      <w:r>
        <w:rPr>
          <w:noProof/>
        </w:rPr>
        <w:t>(Cock et al., 2010)</w:t>
      </w:r>
      <w:r w:rsidR="00D148ED">
        <w:fldChar w:fldCharType="end"/>
      </w:r>
      <w:r w:rsidRPr="002816BA">
        <w:t>, meaning that scores of 30 and 40 represent a probability of an incorrect base call of 1 in 1000 and 1 in 10000 respectively.</w:t>
      </w:r>
      <w:r>
        <w:t xml:space="preserve"> </w:t>
      </w:r>
      <w:r w:rsidRPr="002816BA">
        <w:t>As with most sequencing approaches, the quality of sequence data generated using 454 pyrosequencing decreases linearly across a sequence read</w:t>
      </w:r>
      <w:r>
        <w:t xml:space="preserve"> (Figure 2.1)</w:t>
      </w:r>
      <w:r w:rsidRPr="002816BA">
        <w:t xml:space="preserve"> </w:t>
      </w:r>
      <w:r w:rsidR="00D148ED" w:rsidRPr="002816BA">
        <w:fldChar w:fldCharType="begin">
          <w:fldData xml:space="preserve">PEVuZE5vdGU+PENpdGU+PEF1dGhvcj5IdXNlPC9BdXRob3I+PFllYXI+MjAwNzwvWWVhcj48UmVj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</w:fldData>
        </w:fldChar>
      </w:r>
      <w:r w:rsidR="008750D5">
        <w:instrText xml:space="preserve"> ADDIN EN.CITE </w:instrText>
      </w:r>
      <w:r w:rsidR="00D148ED">
        <w:fldChar w:fldCharType="begin">
          <w:fldData xml:space="preserve">PEVuZE5vdGU+PENpdGU+PEF1dGhvcj5IdXNlPC9BdXRob3I+PFllYXI+MjAwNzwvWWVhcj48UmVj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</w:fldData>
        </w:fldChar>
      </w:r>
      <w:r w:rsidR="008750D5">
        <w:instrText xml:space="preserve"> ADDIN EN.CITE.DATA </w:instrText>
      </w:r>
      <w:r w:rsidR="00D148ED">
        <w:fldChar w:fldCharType="end"/>
      </w:r>
      <w:r w:rsidR="00D148ED" w:rsidRPr="002816BA">
        <w:fldChar w:fldCharType="separate"/>
      </w:r>
      <w:r>
        <w:rPr>
          <w:noProof/>
        </w:rPr>
        <w:t>(Huse et al., 2007; Suzuki et al., 2011)</w:t>
      </w:r>
      <w:r w:rsidR="00D148ED" w:rsidRPr="002816BA">
        <w:fldChar w:fldCharType="end"/>
      </w:r>
      <w:r w:rsidRPr="002816BA">
        <w:t xml:space="preserve">. </w:t>
      </w:r>
      <w:r>
        <w:t xml:space="preserve">The identification of a true base with a high quality score is pertinent, particularly in HIV drug resistance studies where low quality sequence data might represent artificial viral mutations </w:t>
      </w:r>
      <w:r w:rsidR="00D148ED">
        <w:fldChar w:fldCharType="begin"/>
      </w:r>
      <w:r w:rsidR="008750D5">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r w:rsidR="00D148ED">
        <w:fldChar w:fldCharType="separate"/>
      </w:r>
      <w:r>
        <w:rPr>
          <w:noProof/>
        </w:rPr>
        <w:t>(Kunin et al., 2009)</w:t>
      </w:r>
      <w:r w:rsidR="00D148ED">
        <w:fldChar w:fldCharType="end"/>
      </w:r>
      <w:r>
        <w:t xml:space="preserve"> affecting resistance test on the whole. </w:t>
      </w:r>
      <w:r w:rsidRPr="002816BA">
        <w:t xml:space="preserve">Thus, in many instances it is imperative to undertake quality filtering of 454 sequence data </w:t>
      </w:r>
      <w:r>
        <w:t xml:space="preserve">to remove those low scored bases </w:t>
      </w:r>
      <w:r w:rsidRPr="002816BA">
        <w:t>prior to subsequent analysis.</w:t>
      </w:r>
    </w:p>
    <w:p w:rsidR="00170E92" w:rsidRDefault="00170E92" w:rsidP="00170E92">
      <w:pPr>
        <w:spacing w:line="480" w:lineRule="auto"/>
        <w:jc w:val="both"/>
      </w:pPr>
      <w:r w:rsidRPr="002816BA">
        <w:t>Quality trimming generally entails some form of iterative removal from one or both ends of a sequence read with the primary goal to ensure that the resultant read is of high quality</w:t>
      </w:r>
      <w:r>
        <w:t xml:space="preserve">. </w:t>
      </w:r>
      <w:r w:rsidRPr="002816BA">
        <w:t xml:space="preserve">Quality trimming tools range from strict approaches that have zero tolerance of low quality base calls in the output reads through to averaging approaches that maximize read length by allowing the inclusion of a proportion of low quality base calls within an output read </w:t>
      </w:r>
      <w:r w:rsidR="00D148ED" w:rsidRPr="002816BA">
        <w:fldChar w:fldCharType="begin"/>
      </w:r>
      <w:r>
        <w:instrText xml:space="preserve"> ADDIN EN.CITE &lt;EndNote&gt;&lt;Cite&gt;&lt;Author&gt;Chou&lt;/Author&gt;&lt;Year&gt;2001&lt;/Year&gt;&lt;RecNum&gt;1293&lt;/RecNum&gt;&lt;DisplayText&gt;[9]&lt;/DisplayText&gt;&lt;record&gt;&lt;rec-number&gt;1293&lt;/rec-number&gt;&lt;foreign-keys&gt;&lt;key app="EN" db-id="xzetzv597saptwefawux0ffhve9ffxrd29tr"&gt;1293&lt;/key&gt;&lt;/foreign-keys&gt;&lt;ref-type name="Journal Article"&gt;17&lt;/ref-type&gt;&lt;contributors&gt;&lt;authors&gt;&lt;author&gt;Chou, H. H.&lt;/author&gt;&lt;author&gt;Holmes, M. H.&lt;/author&gt;&lt;/authors&gt;&lt;/contributors&gt;&lt;auth-address&gt;Department of Zoology and Genetics, Department of Computer Science, Iowa State University, Ames, IA 50011, USA. hhchou@iastate.edu&lt;/auth-address&gt;&lt;titles&gt;&lt;title&gt;DNA sequence quality trimming and vector removal&lt;/title&gt;&lt;secondary-title&gt;Bioinformatics&lt;/secondary-title&gt;&lt;/titles&gt;&lt;periodical&gt;&lt;full-title&gt;Bioinformatics&lt;/full-title&gt;&lt;/periodical&gt;&lt;pages&gt;1093-104&lt;/pages&gt;&lt;volume&gt;17&lt;/volume&gt;&lt;number&gt;12&lt;/number&gt;&lt;edition&gt;2001/12/26&lt;/edition&gt;&lt;keywords&gt;&lt;keyword&gt;Algorithms&lt;/keyword&gt;&lt;keyword&gt;Consensus Sequence&lt;/keyword&gt;&lt;keyword&gt;*Genetic Vectors&lt;/keyword&gt;&lt;keyword&gt;RNA Splicing&lt;/keyword&gt;&lt;keyword&gt;Sequence Analysis, DNA/*methods&lt;/keyword&gt;&lt;keyword&gt;*Software&lt;/keyword&gt;&lt;/keywords&gt;&lt;dates&gt;&lt;year&gt;2001&lt;/year&gt;&lt;pub-dates&gt;&lt;date&gt;Dec&lt;/date&gt;&lt;/pub-dates&gt;&lt;/dates&gt;&lt;isbn&gt;1367-4803 (Print)&amp;#xD;1367-4803 (Linking)&lt;/isbn&gt;&lt;accession-num&gt;11751217&lt;/accession-num&gt;&lt;urls&gt;&lt;related-urls&gt;&lt;url&gt;http://www.ncbi.nlm.nih.gov/pubmed/11751217&lt;/url&gt;&lt;/related-urls&gt;&lt;/urls&gt;&lt;language&gt;eng&lt;/language&gt;&lt;/record&gt;&lt;/Cite&gt;&lt;/EndNote&gt;</w:instrText>
      </w:r>
      <w:r w:rsidR="00D148ED" w:rsidRPr="002816BA">
        <w:fldChar w:fldCharType="separate"/>
      </w:r>
      <w:r>
        <w:rPr>
          <w:noProof/>
        </w:rPr>
        <w:t>(Chou and Holmes, 2001b)</w:t>
      </w:r>
      <w:r w:rsidR="00D148ED" w:rsidRPr="002816BA">
        <w:fldChar w:fldCharType="end"/>
      </w:r>
      <w:r w:rsidRPr="002816BA">
        <w:t>.  Here, we describe a quality trimming algorithm (QTrim) that uses a novel averaging approach to maximize the output of high quality reads from 454 sequence data.</w:t>
      </w:r>
      <w:r>
        <w:t xml:space="preserve">  To enable its use by a broad range of researchers, QTrim is available as a standalone python </w:t>
      </w:r>
      <w:r w:rsidR="00BE2DA9">
        <w:t xml:space="preserve">executable </w:t>
      </w:r>
      <w:r>
        <w:t xml:space="preserve">script for individuals with computational expertise and as a web-interface for individuals with little, or no, bioinformatics experience. </w:t>
      </w:r>
    </w:p>
    <w:p w:rsidR="0031381A" w:rsidRDefault="0031381A" w:rsidP="0031381A">
      <w:pPr>
        <w:spacing w:line="480" w:lineRule="auto"/>
        <w:jc w:val="both"/>
      </w:pPr>
    </w:p>
    <w:p w:rsidR="00C4484C" w:rsidRDefault="00C4484C" w:rsidP="0031381A">
      <w:pPr>
        <w:spacing w:line="480" w:lineRule="auto"/>
        <w:jc w:val="both"/>
      </w:pPr>
    </w:p>
    <w:p w:rsidR="00643447" w:rsidRDefault="00643447" w:rsidP="00DB52D3">
      <w:pPr>
        <w:spacing w:line="480" w:lineRule="auto"/>
        <w:jc w:val="both"/>
      </w:pPr>
      <w:r w:rsidRPr="00643447">
        <w:rPr>
          <w:noProof/>
          <w:lang w:eastAsia="en-US"/>
        </w:rPr>
        <w:drawing>
          <wp:inline distT="0" distB="0" distL="0" distR="0">
            <wp:extent cx="6163660" cy="2743200"/>
            <wp:effectExtent l="25400" t="0" r="8540" b="0"/>
            <wp:docPr id="2" name="Picture 10" descr="quality_trend_across_r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_trend_across_read.png"/>
                    <pic:cNvPicPr/>
                  </pic:nvPicPr>
                  <pic:blipFill>
                    <a:blip r:embed="rId5"/>
                    <a:stretch>
                      <a:fillRect/>
                    </a:stretch>
                  </pic:blipFill>
                  <pic:spPr>
                    <a:xfrm>
                      <a:off x="0" y="0"/>
                      <a:ext cx="6174324" cy="2747946"/>
                    </a:xfrm>
                    <a:prstGeom prst="rect">
                      <a:avLst/>
                    </a:prstGeom>
                  </pic:spPr>
                </pic:pic>
              </a:graphicData>
            </a:graphic>
          </wp:inline>
        </w:drawing>
      </w:r>
    </w:p>
    <w:p w:rsidR="00643447" w:rsidRDefault="00643447" w:rsidP="00DB52D3">
      <w:pPr>
        <w:spacing w:line="480" w:lineRule="auto"/>
        <w:jc w:val="both"/>
      </w:pPr>
    </w:p>
    <w:p w:rsidR="00EA6EFD" w:rsidRDefault="00643447" w:rsidP="00DB52D3">
      <w:pPr>
        <w:spacing w:line="480" w:lineRule="auto"/>
        <w:jc w:val="both"/>
      </w:pPr>
      <w:r>
        <w:t xml:space="preserve">Fig 2.1: </w:t>
      </w:r>
      <w:r w:rsidR="00BC1C7A" w:rsidRPr="00424BCE">
        <w:rPr>
          <w:sz w:val="20"/>
        </w:rPr>
        <w:t xml:space="preserve">Graphical </w:t>
      </w:r>
      <w:r w:rsidR="00BC1C7A">
        <w:rPr>
          <w:sz w:val="20"/>
        </w:rPr>
        <w:t>representation of</w:t>
      </w:r>
      <w:r w:rsidR="00BC1C7A" w:rsidRPr="00424BCE">
        <w:rPr>
          <w:sz w:val="20"/>
        </w:rPr>
        <w:t xml:space="preserve"> the average quality across the sequence reads in good quality data (data with mostly good quality bases) and poor quality data (data with most</w:t>
      </w:r>
      <w:r w:rsidR="00BC1C7A">
        <w:rPr>
          <w:sz w:val="20"/>
        </w:rPr>
        <w:t>ly</w:t>
      </w:r>
      <w:r w:rsidR="00BC1C7A" w:rsidRPr="00424BCE">
        <w:rPr>
          <w:sz w:val="20"/>
        </w:rPr>
        <w:t xml:space="preserve"> poor quality bases). </w:t>
      </w:r>
      <w:r w:rsidR="00BC1C7A">
        <w:rPr>
          <w:sz w:val="20"/>
        </w:rPr>
        <w:t>The q</w:t>
      </w:r>
      <w:r w:rsidR="00BC1C7A" w:rsidRPr="00424BCE">
        <w:rPr>
          <w:sz w:val="20"/>
        </w:rPr>
        <w:t>uality score</w:t>
      </w:r>
      <w:r w:rsidR="00BC1C7A">
        <w:rPr>
          <w:sz w:val="20"/>
        </w:rPr>
        <w:t>s</w:t>
      </w:r>
      <w:r w:rsidR="00BC1C7A" w:rsidRPr="00424BCE">
        <w:rPr>
          <w:sz w:val="20"/>
        </w:rPr>
        <w:t xml:space="preserve"> of cal</w:t>
      </w:r>
      <w:r w:rsidR="00BC1C7A">
        <w:rPr>
          <w:sz w:val="20"/>
        </w:rPr>
        <w:t xml:space="preserve">led bases are inconsistent across a read. A) Quality </w:t>
      </w:r>
      <w:r w:rsidR="00BC1C7A" w:rsidRPr="00424BCE">
        <w:rPr>
          <w:sz w:val="20"/>
        </w:rPr>
        <w:t>score</w:t>
      </w:r>
      <w:r w:rsidR="00BC1C7A">
        <w:rPr>
          <w:sz w:val="20"/>
        </w:rPr>
        <w:t>s</w:t>
      </w:r>
      <w:r w:rsidR="00BC1C7A" w:rsidRPr="00424BCE">
        <w:rPr>
          <w:sz w:val="20"/>
        </w:rPr>
        <w:t xml:space="preserve"> </w:t>
      </w:r>
      <w:r w:rsidR="00BC1C7A">
        <w:rPr>
          <w:sz w:val="20"/>
        </w:rPr>
        <w:t>drop slowly in good quality data</w:t>
      </w:r>
      <w:r w:rsidR="00BC1C7A" w:rsidRPr="00424BCE">
        <w:rPr>
          <w:sz w:val="20"/>
        </w:rPr>
        <w:t xml:space="preserve">. B) </w:t>
      </w:r>
      <w:r w:rsidR="00BC1C7A">
        <w:rPr>
          <w:sz w:val="20"/>
        </w:rPr>
        <w:t>Quality scores drop quickly in poor quality data</w:t>
      </w: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C5154F" w:rsidRDefault="00C5154F" w:rsidP="00DB52D3">
      <w:pPr>
        <w:spacing w:line="480" w:lineRule="auto"/>
        <w:jc w:val="both"/>
      </w:pPr>
    </w:p>
    <w:p w:rsidR="00C5154F" w:rsidRDefault="00C5154F" w:rsidP="00DB52D3">
      <w:pPr>
        <w:spacing w:line="480" w:lineRule="auto"/>
        <w:jc w:val="both"/>
      </w:pPr>
    </w:p>
    <w:p w:rsidR="00C5154F" w:rsidRDefault="00C5154F" w:rsidP="00DB52D3">
      <w:pPr>
        <w:spacing w:line="480" w:lineRule="auto"/>
        <w:jc w:val="both"/>
      </w:pPr>
    </w:p>
    <w:p w:rsidR="00C5154F" w:rsidRDefault="00C5154F" w:rsidP="00DB52D3">
      <w:pPr>
        <w:spacing w:line="480" w:lineRule="auto"/>
        <w:jc w:val="both"/>
      </w:pPr>
    </w:p>
    <w:p w:rsidR="00801A97" w:rsidRDefault="00801A97">
      <w:pPr>
        <w:rPr>
          <w:rFonts w:asciiTheme="majorHAnsi" w:eastAsiaTheme="majorEastAsia" w:hAnsiTheme="majorHAnsi" w:cstheme="majorBidi"/>
          <w:b/>
          <w:bCs/>
          <w:color w:val="4F81BD" w:themeColor="accent1"/>
        </w:rPr>
      </w:pPr>
      <w:r>
        <w:br w:type="page"/>
      </w:r>
    </w:p>
    <w:p w:rsidR="00C5154F" w:rsidRDefault="00C5154F" w:rsidP="00C5154F">
      <w:pPr>
        <w:pStyle w:val="Heading3"/>
      </w:pPr>
      <w:r>
        <w:t>Methods and Materials</w:t>
      </w:r>
    </w:p>
    <w:p w:rsidR="00C5154F" w:rsidRPr="0041628F" w:rsidRDefault="00C5154F" w:rsidP="00C5154F"/>
    <w:p w:rsidR="00333637" w:rsidRDefault="00C5154F" w:rsidP="00C5154F">
      <w:pPr>
        <w:spacing w:line="480" w:lineRule="auto"/>
        <w:jc w:val="both"/>
      </w:pPr>
      <w:r>
        <w:t>QTrim</w:t>
      </w:r>
      <w:r w:rsidR="00482542">
        <w:t xml:space="preserve"> is a script written in Python and </w:t>
      </w:r>
      <w:r>
        <w:t xml:space="preserve">takes as input a </w:t>
      </w:r>
      <w:proofErr w:type="spellStart"/>
      <w:r>
        <w:t>fastq</w:t>
      </w:r>
      <w:proofErr w:type="spellEnd"/>
      <w:r>
        <w:t xml:space="preserve"> file or a </w:t>
      </w:r>
      <w:proofErr w:type="spellStart"/>
      <w:r>
        <w:t>fasta</w:t>
      </w:r>
      <w:proofErr w:type="spellEnd"/>
      <w:r>
        <w:t xml:space="preserve"> file with its associated </w:t>
      </w:r>
      <w:r w:rsidR="00482542">
        <w:t>quality (</w:t>
      </w:r>
      <w:r>
        <w:t>.</w:t>
      </w:r>
      <w:proofErr w:type="spellStart"/>
      <w:r>
        <w:t>qual</w:t>
      </w:r>
      <w:proofErr w:type="spellEnd"/>
      <w:r w:rsidR="00482542">
        <w:t>)</w:t>
      </w:r>
      <w:r>
        <w:t xml:space="preserve"> file</w:t>
      </w:r>
      <w:r w:rsidR="0086776D">
        <w:t xml:space="preserve">, and provides as quality trimmed output </w:t>
      </w:r>
      <w:proofErr w:type="spellStart"/>
      <w:r w:rsidR="0086776D">
        <w:t>fastq</w:t>
      </w:r>
      <w:proofErr w:type="spellEnd"/>
      <w:r w:rsidR="0086776D">
        <w:t xml:space="preserve"> or </w:t>
      </w:r>
      <w:proofErr w:type="spellStart"/>
      <w:r w:rsidR="0086776D">
        <w:t>fasta</w:t>
      </w:r>
      <w:proofErr w:type="spellEnd"/>
      <w:r w:rsidR="0086776D">
        <w:t xml:space="preserve"> with its associated quality file</w:t>
      </w:r>
      <w:r w:rsidR="00FE4791">
        <w:t xml:space="preserve"> (Figure 2.2)</w:t>
      </w:r>
      <w:r>
        <w:t xml:space="preserve">. </w:t>
      </w:r>
      <w:r w:rsidR="0086776D">
        <w:t>QTrim does not filter singleton reads or duplicated reads and does not check or trim out adaptor sequence.</w:t>
      </w:r>
    </w:p>
    <w:p w:rsidR="00333637" w:rsidRDefault="00333637" w:rsidP="00C5154F">
      <w:pPr>
        <w:spacing w:line="480" w:lineRule="auto"/>
        <w:jc w:val="both"/>
      </w:pPr>
    </w:p>
    <w:p w:rsidR="00333637" w:rsidRDefault="00482542" w:rsidP="00C5154F">
      <w:pPr>
        <w:spacing w:line="480" w:lineRule="auto"/>
        <w:jc w:val="both"/>
      </w:pPr>
      <w:r>
        <w:t>Q</w:t>
      </w:r>
      <w:r w:rsidR="00801A97">
        <w:t>T</w:t>
      </w:r>
      <w:r>
        <w:t xml:space="preserve">rim takes into account various aspects of the sequencing results and </w:t>
      </w:r>
      <w:r w:rsidR="00333637">
        <w:t>the user may select to run the default version, or adjust the input parameters to obtain a desired result. These parameters include quality scores, ambiguous bases and trimming, and are discussed further below.</w:t>
      </w:r>
    </w:p>
    <w:p w:rsidR="00333637" w:rsidRDefault="00333637" w:rsidP="00C5154F">
      <w:pPr>
        <w:spacing w:line="480" w:lineRule="auto"/>
        <w:jc w:val="both"/>
      </w:pPr>
    </w:p>
    <w:p w:rsidR="00C5154F" w:rsidRDefault="00C5154F" w:rsidP="00C5154F">
      <w:pPr>
        <w:spacing w:line="480" w:lineRule="auto"/>
        <w:jc w:val="both"/>
      </w:pPr>
      <w:r>
        <w:t>Sequence data</w:t>
      </w:r>
      <w:r w:rsidR="00482542">
        <w:t xml:space="preserve">, within the input file, generated from NGS technology </w:t>
      </w:r>
      <w:r>
        <w:t>m</w:t>
      </w:r>
      <w:r w:rsidR="00482542">
        <w:t>ay</w:t>
      </w:r>
      <w:r>
        <w:t xml:space="preserve"> </w:t>
      </w:r>
      <w:r w:rsidR="00482542">
        <w:t xml:space="preserve">contain </w:t>
      </w:r>
      <w:r>
        <w:t xml:space="preserve">undetermined ambiguous bases </w:t>
      </w:r>
      <w:r w:rsidR="00482542">
        <w:t>(</w:t>
      </w:r>
      <w:r>
        <w:t>“N”</w:t>
      </w:r>
      <w:r w:rsidR="00482542">
        <w:t>)</w:t>
      </w:r>
      <w:r>
        <w:t>. These ambiguous bases, with quality score</w:t>
      </w:r>
      <w:r w:rsidR="00482542">
        <w:t>s</w:t>
      </w:r>
      <w:r>
        <w:t xml:space="preserve"> of zero, do not contribute</w:t>
      </w:r>
      <w:r w:rsidR="00482542">
        <w:t xml:space="preserve"> to the</w:t>
      </w:r>
      <w:r>
        <w:t xml:space="preserve"> data analysis, and thus, QTrim users have an option to remove these</w:t>
      </w:r>
      <w:r w:rsidR="00482542">
        <w:t xml:space="preserve"> bases</w:t>
      </w:r>
      <w:r>
        <w:t xml:space="preserve"> before initiation of quality trimming. Although the quality of </w:t>
      </w:r>
      <w:r w:rsidR="00482542">
        <w:t xml:space="preserve">the </w:t>
      </w:r>
      <w:r>
        <w:t xml:space="preserve">bases decrease towards the end of sequence reads, </w:t>
      </w:r>
      <w:r w:rsidR="00482542">
        <w:t>this is</w:t>
      </w:r>
      <w:r>
        <w:t xml:space="preserve"> not always the case</w:t>
      </w:r>
      <w:r w:rsidR="00482542">
        <w:t xml:space="preserve"> since</w:t>
      </w:r>
      <w:r>
        <w:t xml:space="preserve"> the sequencing</w:t>
      </w:r>
      <w:r w:rsidR="00482542">
        <w:t xml:space="preserve"> results</w:t>
      </w:r>
      <w:r>
        <w:t xml:space="preserve"> </w:t>
      </w:r>
      <w:r w:rsidR="00482542">
        <w:t xml:space="preserve">may </w:t>
      </w:r>
      <w:r>
        <w:t>begin with low quality bases. QTrim provides an option to quality trim from both</w:t>
      </w:r>
      <w:r w:rsidR="00482542">
        <w:t xml:space="preserve"> the</w:t>
      </w:r>
      <w:r>
        <w:t xml:space="preserve"> 5’ and 3’ ends of a sequence read. These user options are provide</w:t>
      </w:r>
      <w:r w:rsidR="00333637">
        <w:t>d</w:t>
      </w:r>
      <w:r>
        <w:t xml:space="preserve"> as four different modes of quality trimming in QTrim.</w:t>
      </w:r>
    </w:p>
    <w:p w:rsidR="00B24B8C" w:rsidRDefault="00333637" w:rsidP="00B24B8C">
      <w:pPr>
        <w:pStyle w:val="ListParagraph"/>
        <w:numPr>
          <w:ilvl w:val="0"/>
          <w:numId w:val="2"/>
        </w:numPr>
        <w:spacing w:line="480" w:lineRule="auto"/>
        <w:jc w:val="both"/>
      </w:pPr>
      <w:r>
        <w:t xml:space="preserve">Mode 1: </w:t>
      </w:r>
      <w:r w:rsidR="00B24B8C">
        <w:t xml:space="preserve">Trimming from 3’ end with removal of ambiguous ‘N’ bases in the middle of reads. </w:t>
      </w:r>
    </w:p>
    <w:p w:rsidR="00C5154F" w:rsidRDefault="00333637" w:rsidP="00C5154F">
      <w:pPr>
        <w:pStyle w:val="ListParagraph"/>
        <w:numPr>
          <w:ilvl w:val="0"/>
          <w:numId w:val="2"/>
        </w:numPr>
        <w:spacing w:line="480" w:lineRule="auto"/>
        <w:jc w:val="both"/>
      </w:pPr>
      <w:r>
        <w:t xml:space="preserve">Mode 2: </w:t>
      </w:r>
      <w:r w:rsidR="00B24B8C">
        <w:t>Trimming from 3’ end without removing ambiguous ‘N’ bases in the middle of reads. This is the default mode.</w:t>
      </w:r>
      <w:r w:rsidR="00C5154F" w:rsidRPr="00C5154F">
        <w:t xml:space="preserve"> </w:t>
      </w:r>
    </w:p>
    <w:p w:rsidR="00C5154F" w:rsidRDefault="00333637" w:rsidP="00C5154F">
      <w:pPr>
        <w:pStyle w:val="ListParagraph"/>
        <w:numPr>
          <w:ilvl w:val="0"/>
          <w:numId w:val="2"/>
        </w:numPr>
        <w:spacing w:line="480" w:lineRule="auto"/>
        <w:jc w:val="both"/>
      </w:pPr>
      <w:r>
        <w:t xml:space="preserve">Mode 3: </w:t>
      </w:r>
      <w:r w:rsidR="00C5154F">
        <w:t xml:space="preserve">Trimming from 5’ and 3’ ends with removal of ambiguous ‘N’ bases in the middle of reads. </w:t>
      </w:r>
    </w:p>
    <w:p w:rsidR="00C5154F" w:rsidRDefault="00333637" w:rsidP="00C5154F">
      <w:pPr>
        <w:pStyle w:val="ListParagraph"/>
        <w:numPr>
          <w:ilvl w:val="0"/>
          <w:numId w:val="2"/>
        </w:numPr>
        <w:spacing w:line="480" w:lineRule="auto"/>
        <w:jc w:val="both"/>
      </w:pPr>
      <w:r>
        <w:t xml:space="preserve">Mode 4: </w:t>
      </w:r>
      <w:r w:rsidR="00C5154F">
        <w:t xml:space="preserve">Trimming from 5’ and 3’ ends without removing ambiguous ‘N’ bases in the middle of reads. </w:t>
      </w:r>
    </w:p>
    <w:p w:rsidR="00FE4791" w:rsidRDefault="00FE4791" w:rsidP="00C5154F">
      <w:pPr>
        <w:spacing w:line="480" w:lineRule="auto"/>
        <w:jc w:val="both"/>
      </w:pPr>
    </w:p>
    <w:p w:rsidR="0031752B" w:rsidRDefault="00C5154F" w:rsidP="00C5154F">
      <w:pPr>
        <w:spacing w:line="480" w:lineRule="auto"/>
        <w:jc w:val="both"/>
      </w:pPr>
      <w:r w:rsidRPr="002816BA">
        <w:t xml:space="preserve">QTrim </w:t>
      </w:r>
      <w:r w:rsidRPr="00EB7BB2">
        <w:t>execution</w:t>
      </w:r>
      <w:r w:rsidRPr="002816BA">
        <w:t xml:space="preserve"> requires three </w:t>
      </w:r>
      <w:r w:rsidR="00FE4791">
        <w:t xml:space="preserve">further </w:t>
      </w:r>
      <w:r w:rsidRPr="002816BA">
        <w:t>parameters</w:t>
      </w:r>
      <w:r>
        <w:t xml:space="preserve"> to be set by the user: </w:t>
      </w:r>
    </w:p>
    <w:p w:rsidR="0031752B" w:rsidRDefault="0031752B" w:rsidP="0031752B">
      <w:pPr>
        <w:pStyle w:val="ListParagraph"/>
        <w:numPr>
          <w:ilvl w:val="0"/>
          <w:numId w:val="6"/>
        </w:numPr>
        <w:spacing w:line="480" w:lineRule="auto"/>
        <w:jc w:val="both"/>
      </w:pPr>
      <w:r>
        <w:t>Mean</w:t>
      </w:r>
      <w:r w:rsidR="00C5154F" w:rsidRPr="002816BA">
        <w:t xml:space="preserve"> quality</w:t>
      </w:r>
      <w:r>
        <w:t xml:space="preserve"> score: </w:t>
      </w:r>
      <w:r w:rsidR="00FE4791">
        <w:t>T</w:t>
      </w:r>
      <w:r w:rsidR="00C5154F">
        <w:t>he</w:t>
      </w:r>
      <w:r w:rsidR="00C5154F" w:rsidRPr="00C5154F">
        <w:t xml:space="preserve"> </w:t>
      </w:r>
      <w:r w:rsidR="00C5154F" w:rsidRPr="002816BA">
        <w:t xml:space="preserve">threshold </w:t>
      </w:r>
      <w:r w:rsidR="00C5154F">
        <w:t xml:space="preserve">value </w:t>
      </w:r>
      <w:r w:rsidR="00C5154F" w:rsidRPr="002816BA">
        <w:t xml:space="preserve">that </w:t>
      </w:r>
      <w:r w:rsidR="00C5154F">
        <w:t xml:space="preserve">each </w:t>
      </w:r>
      <w:r w:rsidR="00C5154F" w:rsidRPr="002816BA">
        <w:t xml:space="preserve">trimmed read </w:t>
      </w:r>
      <w:r w:rsidR="00C5154F">
        <w:t>must</w:t>
      </w:r>
      <w:r w:rsidR="00C5154F" w:rsidRPr="002816BA">
        <w:t xml:space="preserve"> satisfy</w:t>
      </w:r>
      <w:r w:rsidR="00FE4791">
        <w:t>.</w:t>
      </w:r>
    </w:p>
    <w:p w:rsidR="0031752B" w:rsidRDefault="00C5154F" w:rsidP="0031752B">
      <w:pPr>
        <w:pStyle w:val="ListParagraph"/>
        <w:numPr>
          <w:ilvl w:val="0"/>
          <w:numId w:val="6"/>
        </w:numPr>
        <w:spacing w:line="480" w:lineRule="auto"/>
        <w:jc w:val="both"/>
      </w:pPr>
      <w:r w:rsidRPr="002816BA">
        <w:t xml:space="preserve"> </w:t>
      </w:r>
      <w:r w:rsidR="0031752B">
        <w:t>Minimum</w:t>
      </w:r>
      <w:r w:rsidRPr="002816BA">
        <w:t xml:space="preserve"> </w:t>
      </w:r>
      <w:r>
        <w:t>read length</w:t>
      </w:r>
      <w:r w:rsidR="0031752B">
        <w:t xml:space="preserve">: </w:t>
      </w:r>
      <w:r w:rsidR="00FE4791">
        <w:t>T</w:t>
      </w:r>
      <w:r w:rsidR="0031752B" w:rsidRPr="002816BA">
        <w:t xml:space="preserve">he minimum </w:t>
      </w:r>
      <w:r w:rsidR="00FE4791">
        <w:t xml:space="preserve">permitted </w:t>
      </w:r>
      <w:r w:rsidR="0031752B">
        <w:t xml:space="preserve">read </w:t>
      </w:r>
      <w:r w:rsidR="0031752B" w:rsidRPr="002816BA">
        <w:t xml:space="preserve">length (base pairs) a read </w:t>
      </w:r>
      <w:r w:rsidR="00FE4791">
        <w:t>is allowed</w:t>
      </w:r>
      <w:r w:rsidR="0031752B" w:rsidRPr="002816BA">
        <w:t xml:space="preserve"> reach during trimming before being discarded</w:t>
      </w:r>
      <w:r w:rsidR="00FE4791">
        <w:t>.</w:t>
      </w:r>
    </w:p>
    <w:p w:rsidR="00BE2DA9" w:rsidRPr="00BE2DA9" w:rsidRDefault="0031752B" w:rsidP="0031752B">
      <w:pPr>
        <w:pStyle w:val="ListParagraph"/>
        <w:numPr>
          <w:ilvl w:val="0"/>
          <w:numId w:val="6"/>
        </w:numPr>
        <w:spacing w:line="480" w:lineRule="auto"/>
        <w:jc w:val="both"/>
      </w:pPr>
      <w:r>
        <w:t xml:space="preserve">Sliding window size: </w:t>
      </w:r>
      <w:r w:rsidR="00FE4791">
        <w:t>The</w:t>
      </w:r>
      <w:r>
        <w:t xml:space="preserve"> size of a sub</w:t>
      </w:r>
      <w:r w:rsidR="00FE4791">
        <w:t>-</w:t>
      </w:r>
      <w:r>
        <w:t xml:space="preserve">sequence that slides inward from the ends of a sequence </w:t>
      </w:r>
      <w:r w:rsidR="00C5154F" w:rsidRPr="002816BA">
        <w:t xml:space="preserve">during trimming. If no window size is defined </w:t>
      </w:r>
      <w:r w:rsidR="00C5154F" w:rsidRPr="0031752B">
        <w:rPr>
          <w:rFonts w:cs="Myriad Pro"/>
          <w:color w:val="141413"/>
        </w:rPr>
        <w:t>at</w:t>
      </w:r>
      <w:r w:rsidR="00FE4791">
        <w:rPr>
          <w:rFonts w:cs="Myriad Pro"/>
          <w:color w:val="141413"/>
        </w:rPr>
        <w:t xml:space="preserve"> the</w:t>
      </w:r>
      <w:r w:rsidR="00C5154F" w:rsidRPr="0031752B">
        <w:rPr>
          <w:rFonts w:cs="Myriad Pro"/>
          <w:color w:val="141413"/>
        </w:rPr>
        <w:t xml:space="preserve"> input the default value is set to the user-defined minimum allowed read </w:t>
      </w:r>
      <w:proofErr w:type="gramStart"/>
      <w:r w:rsidR="00C5154F" w:rsidRPr="0031752B">
        <w:rPr>
          <w:rFonts w:cs="Myriad Pro"/>
          <w:color w:val="141413"/>
        </w:rPr>
        <w:t>length</w:t>
      </w:r>
      <w:r w:rsidR="00FE4791">
        <w:rPr>
          <w:rFonts w:cs="Myriad Pro"/>
          <w:color w:val="141413"/>
        </w:rPr>
        <w:t>.</w:t>
      </w:r>
      <w:proofErr w:type="gramEnd"/>
      <w:r w:rsidR="00FE4791">
        <w:rPr>
          <w:rFonts w:cs="Myriad Pro"/>
          <w:color w:val="141413"/>
        </w:rPr>
        <w:t xml:space="preserve"> This</w:t>
      </w:r>
      <w:r>
        <w:rPr>
          <w:rFonts w:cs="Myriad Pro"/>
          <w:color w:val="141413"/>
        </w:rPr>
        <w:t xml:space="preserve"> parameter is</w:t>
      </w:r>
      <w:r w:rsidR="00FE4791">
        <w:rPr>
          <w:rFonts w:cs="Myriad Pro"/>
          <w:color w:val="141413"/>
        </w:rPr>
        <w:t xml:space="preserve"> therefore</w:t>
      </w:r>
      <w:r>
        <w:rPr>
          <w:rFonts w:cs="Myriad Pro"/>
          <w:color w:val="141413"/>
        </w:rPr>
        <w:t xml:space="preserve"> optional.</w:t>
      </w:r>
    </w:p>
    <w:p w:rsidR="00BE2DA9" w:rsidRDefault="00BE2DA9" w:rsidP="00BE2DA9">
      <w:pPr>
        <w:spacing w:line="480" w:lineRule="auto"/>
        <w:ind w:left="360"/>
        <w:jc w:val="both"/>
      </w:pPr>
    </w:p>
    <w:p w:rsidR="00B24B8C" w:rsidRDefault="00B24B8C" w:rsidP="00BE2DA9">
      <w:pPr>
        <w:spacing w:line="480" w:lineRule="auto"/>
        <w:ind w:left="360"/>
        <w:jc w:val="both"/>
      </w:pPr>
    </w:p>
    <w:p w:rsidR="00B24B8C" w:rsidRDefault="00B24B8C" w:rsidP="00591508">
      <w:pPr>
        <w:spacing w:line="480" w:lineRule="auto"/>
        <w:jc w:val="both"/>
        <w:rPr>
          <w:b/>
        </w:rPr>
      </w:pPr>
      <w:r>
        <w:rPr>
          <w:noProof/>
          <w:lang w:eastAsia="en-US"/>
        </w:rPr>
        <w:drawing>
          <wp:inline distT="0" distB="0" distL="0" distR="0">
            <wp:extent cx="5173133" cy="7592265"/>
            <wp:effectExtent l="0" t="0" r="0" b="0"/>
            <wp:docPr id="4" name="Picture 1" descr="::QTrim:BMCBioinformatics 2:FiguresAndTabl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Trim:BMCBioinformatics 2:FiguresAndTables:Figure1.pdf"/>
                    <pic:cNvPicPr>
                      <a:picLocks noChangeAspect="1" noChangeArrowheads="1"/>
                    </pic:cNvPicPr>
                  </pic:nvPicPr>
                  <pic:blipFill>
                    <a:blip r:embed="rId6"/>
                    <a:srcRect l="15483" t="4208" r="1191" b="9258"/>
                    <a:stretch>
                      <a:fillRect/>
                    </a:stretch>
                  </pic:blipFill>
                  <pic:spPr bwMode="auto">
                    <a:xfrm>
                      <a:off x="0" y="0"/>
                      <a:ext cx="5173712" cy="7593115"/>
                    </a:xfrm>
                    <a:prstGeom prst="rect">
                      <a:avLst/>
                    </a:prstGeom>
                    <a:noFill/>
                    <a:ln w="9525">
                      <a:noFill/>
                      <a:miter lim="800000"/>
                      <a:headEnd/>
                      <a:tailEnd/>
                    </a:ln>
                  </pic:spPr>
                </pic:pic>
              </a:graphicData>
            </a:graphic>
          </wp:inline>
        </w:drawing>
      </w:r>
    </w:p>
    <w:p w:rsidR="00B24B8C" w:rsidRDefault="00B24B8C" w:rsidP="00591508">
      <w:pPr>
        <w:spacing w:line="480" w:lineRule="auto"/>
        <w:jc w:val="both"/>
        <w:rPr>
          <w:b/>
        </w:rPr>
      </w:pPr>
    </w:p>
    <w:p w:rsidR="00B24B8C" w:rsidRDefault="00B24B8C" w:rsidP="00B24B8C">
      <w:pPr>
        <w:spacing w:line="480" w:lineRule="auto"/>
        <w:jc w:val="both"/>
      </w:pPr>
      <w:r>
        <w:t>Fig 2.2: Systematic work flow of QTrim</w:t>
      </w:r>
    </w:p>
    <w:p w:rsidR="00771C0D" w:rsidRDefault="00C5154F" w:rsidP="00771C0D">
      <w:pPr>
        <w:spacing w:line="480" w:lineRule="auto"/>
        <w:jc w:val="both"/>
      </w:pPr>
      <w:r>
        <w:br w:type="page"/>
      </w:r>
      <w:r w:rsidR="00FE4791">
        <w:t xml:space="preserve">The execution of </w:t>
      </w:r>
      <w:r w:rsidR="00771C0D">
        <w:t xml:space="preserve">QTrim begins with </w:t>
      </w:r>
      <w:r w:rsidR="00FE4791">
        <w:t xml:space="preserve">the </w:t>
      </w:r>
      <w:r w:rsidR="00771C0D">
        <w:t xml:space="preserve">removal of the trailing ambiguous ‘N’ bases at the 3’ end of a sequence read and, depending upon </w:t>
      </w:r>
      <w:r w:rsidR="00FE4791">
        <w:t xml:space="preserve">the </w:t>
      </w:r>
      <w:r w:rsidR="00771C0D">
        <w:t xml:space="preserve">mode chosen, the ‘N’ bases between high quality bases across a sequence reads are either removed or left </w:t>
      </w:r>
      <w:r w:rsidR="00FE4791">
        <w:t>unchanged</w:t>
      </w:r>
      <w:r w:rsidR="00771C0D">
        <w:t>.</w:t>
      </w:r>
    </w:p>
    <w:p w:rsidR="00FE4791" w:rsidRDefault="00FE4791" w:rsidP="00771C0D">
      <w:pPr>
        <w:spacing w:line="480" w:lineRule="auto"/>
        <w:jc w:val="both"/>
      </w:pPr>
    </w:p>
    <w:p w:rsidR="0031752B" w:rsidRDefault="0031752B" w:rsidP="00771C0D">
      <w:pPr>
        <w:spacing w:line="480" w:lineRule="auto"/>
        <w:jc w:val="both"/>
        <w:rPr>
          <w:rFonts w:cs="Myriad Pro"/>
          <w:color w:val="141413"/>
        </w:rPr>
      </w:pPr>
      <w:r w:rsidRPr="0010270F">
        <w:rPr>
          <w:rFonts w:cs="Myriad Pro"/>
          <w:color w:val="141413"/>
        </w:rPr>
        <w:t xml:space="preserve">The QTrim algorithm comprises </w:t>
      </w:r>
      <w:r>
        <w:rPr>
          <w:rFonts w:cs="Myriad Pro"/>
          <w:color w:val="141413"/>
        </w:rPr>
        <w:t>three</w:t>
      </w:r>
      <w:r w:rsidRPr="0010270F">
        <w:rPr>
          <w:rFonts w:cs="Myriad Pro"/>
          <w:color w:val="141413"/>
        </w:rPr>
        <w:t xml:space="preserve"> s</w:t>
      </w:r>
      <w:r>
        <w:rPr>
          <w:rFonts w:cs="Myriad Pro"/>
          <w:color w:val="141413"/>
        </w:rPr>
        <w:t>equential steps (F</w:t>
      </w:r>
      <w:r w:rsidRPr="0010270F">
        <w:rPr>
          <w:rFonts w:cs="Myriad Pro"/>
          <w:color w:val="141413"/>
        </w:rPr>
        <w:t xml:space="preserve">igure </w:t>
      </w:r>
      <w:r w:rsidR="00771C0D">
        <w:rPr>
          <w:rFonts w:cs="Myriad Pro"/>
          <w:color w:val="141413"/>
        </w:rPr>
        <w:t>2.2</w:t>
      </w:r>
      <w:r w:rsidRPr="0010270F">
        <w:rPr>
          <w:rFonts w:cs="Myriad Pro"/>
          <w:color w:val="141413"/>
        </w:rPr>
        <w:t>) with the first step iteratively trimming single nucleotides from the 3’ end of a read until its mean quality score satisfies the quality threshold</w:t>
      </w:r>
      <w:r w:rsidR="00771C0D">
        <w:rPr>
          <w:rFonts w:cs="Myriad Pro"/>
          <w:color w:val="141413"/>
        </w:rPr>
        <w:t xml:space="preserve"> (Figure 2.3 A)</w:t>
      </w:r>
      <w:r w:rsidRPr="0010270F">
        <w:rPr>
          <w:rFonts w:cs="Myriad Pro"/>
          <w:color w:val="141413"/>
        </w:rPr>
        <w:t xml:space="preserve">.  The second step is a sliding window approach that evaluates the mean quality score of the last </w:t>
      </w:r>
      <w:r w:rsidR="0086776D">
        <w:rPr>
          <w:rFonts w:cs="Myriad Pro"/>
          <w:color w:val="141413"/>
        </w:rPr>
        <w:t>‘n’</w:t>
      </w:r>
      <w:r w:rsidRPr="0010270F">
        <w:rPr>
          <w:rFonts w:cs="Myriad Pro"/>
          <w:color w:val="141413"/>
        </w:rPr>
        <w:t xml:space="preserve"> nu</w:t>
      </w:r>
      <w:r w:rsidR="0086776D">
        <w:rPr>
          <w:rFonts w:cs="Myriad Pro"/>
          <w:color w:val="141413"/>
        </w:rPr>
        <w:t>mber of nucleotides at 3’ end (‘n’</w:t>
      </w:r>
      <w:r w:rsidRPr="0010270F">
        <w:rPr>
          <w:rFonts w:cs="Myriad Pro"/>
          <w:color w:val="141413"/>
        </w:rPr>
        <w:t xml:space="preserve"> is equal to the window size).  If the </w:t>
      </w:r>
      <w:r>
        <w:rPr>
          <w:rFonts w:cs="Myriad Pro"/>
          <w:color w:val="141413"/>
        </w:rPr>
        <w:t xml:space="preserve">mean </w:t>
      </w:r>
      <w:r w:rsidRPr="0010270F">
        <w:rPr>
          <w:rFonts w:cs="Myriad Pro"/>
          <w:color w:val="141413"/>
        </w:rPr>
        <w:t xml:space="preserve">quality score of the </w:t>
      </w:r>
      <w:r>
        <w:rPr>
          <w:rFonts w:cs="Myriad Pro"/>
          <w:color w:val="141413"/>
        </w:rPr>
        <w:t xml:space="preserve">bases within the </w:t>
      </w:r>
      <w:r w:rsidRPr="0010270F">
        <w:rPr>
          <w:rFonts w:cs="Myriad Pro"/>
          <w:color w:val="141413"/>
        </w:rPr>
        <w:t>window is not satisfied</w:t>
      </w:r>
      <w:r>
        <w:rPr>
          <w:rFonts w:cs="Myriad Pro"/>
          <w:color w:val="141413"/>
        </w:rPr>
        <w:t>,</w:t>
      </w:r>
      <w:r w:rsidRPr="0010270F">
        <w:rPr>
          <w:rFonts w:cs="Myriad Pro"/>
          <w:color w:val="141413"/>
        </w:rPr>
        <w:t xml:space="preserve"> a single base is deleted from the 3’ end and the window is reset</w:t>
      </w:r>
      <w:r w:rsidR="00771C0D">
        <w:rPr>
          <w:rFonts w:cs="Myriad Pro"/>
          <w:color w:val="141413"/>
        </w:rPr>
        <w:t xml:space="preserve"> (Figure 2.3 B)</w:t>
      </w:r>
      <w:r w:rsidRPr="0010270F">
        <w:rPr>
          <w:rFonts w:cs="Myriad Pro"/>
          <w:color w:val="141413"/>
        </w:rPr>
        <w:t xml:space="preserve">.  Once the quality threshold within the window is satisfied the final step </w:t>
      </w:r>
      <w:r>
        <w:rPr>
          <w:rFonts w:cs="Myriad Pro"/>
          <w:color w:val="141413"/>
        </w:rPr>
        <w:t>i</w:t>
      </w:r>
      <w:r w:rsidRPr="0010270F">
        <w:rPr>
          <w:rFonts w:cs="Myriad Pro"/>
          <w:color w:val="141413"/>
        </w:rPr>
        <w:t>teratively trim</w:t>
      </w:r>
      <w:r>
        <w:rPr>
          <w:rFonts w:cs="Myriad Pro"/>
          <w:color w:val="141413"/>
        </w:rPr>
        <w:t>s</w:t>
      </w:r>
      <w:r w:rsidRPr="0010270F">
        <w:rPr>
          <w:rFonts w:cs="Myriad Pro"/>
          <w:color w:val="141413"/>
        </w:rPr>
        <w:t xml:space="preserve"> all nucleotides from the 3’ end until the quality score of the last nucleotide in the read ≥ quality threshold value</w:t>
      </w:r>
      <w:r w:rsidR="00771C0D">
        <w:rPr>
          <w:rFonts w:cs="Myriad Pro"/>
          <w:color w:val="141413"/>
        </w:rPr>
        <w:t xml:space="preserve"> (Figure 2.3 C)</w:t>
      </w:r>
      <w:r w:rsidRPr="0010270F">
        <w:rPr>
          <w:rFonts w:cs="Myriad Pro"/>
          <w:color w:val="141413"/>
        </w:rPr>
        <w:t>.  If the length of the resulting trimmed read is less than the minimum allowed read length the read is discarded.</w:t>
      </w:r>
      <w:r>
        <w:rPr>
          <w:rFonts w:cs="Myriad Pro"/>
          <w:color w:val="141413"/>
        </w:rPr>
        <w:t xml:space="preserve">  </w:t>
      </w:r>
      <w:r w:rsidR="00771C0D">
        <w:rPr>
          <w:rFonts w:cs="Myriad Pro"/>
          <w:color w:val="141413"/>
        </w:rPr>
        <w:t>Depending upon the mode chosen,</w:t>
      </w:r>
      <w:r>
        <w:rPr>
          <w:rFonts w:cs="Myriad Pro"/>
          <w:color w:val="141413"/>
        </w:rPr>
        <w:t xml:space="preserve"> QTrim enables trimming to occur </w:t>
      </w:r>
      <w:r w:rsidRPr="002E52D3">
        <w:rPr>
          <w:rFonts w:cs="Myriad Pro"/>
          <w:color w:val="141413"/>
        </w:rPr>
        <w:t>simultaneously</w:t>
      </w:r>
      <w:r>
        <w:rPr>
          <w:rFonts w:cs="Myriad Pro"/>
          <w:color w:val="141413"/>
        </w:rPr>
        <w:t xml:space="preserve"> at both the 5’ and 3’ ends.</w:t>
      </w:r>
    </w:p>
    <w:p w:rsidR="00FE4791" w:rsidRDefault="00FE4791" w:rsidP="00771C0D">
      <w:pPr>
        <w:spacing w:line="480" w:lineRule="auto"/>
        <w:jc w:val="both"/>
        <w:rPr>
          <w:rFonts w:cs="Myriad Pro"/>
          <w:color w:val="141413"/>
        </w:rPr>
      </w:pPr>
    </w:p>
    <w:p w:rsidR="0041628F" w:rsidRDefault="003041FC" w:rsidP="0041628F">
      <w:pPr>
        <w:pStyle w:val="Heading3"/>
      </w:pPr>
      <w:r w:rsidRPr="008B2C53">
        <w:t>Graphical plots in QTrim</w:t>
      </w:r>
    </w:p>
    <w:p w:rsidR="003041FC" w:rsidRPr="0041628F" w:rsidRDefault="003041FC" w:rsidP="0041628F"/>
    <w:p w:rsidR="002D5A33" w:rsidRDefault="003041FC" w:rsidP="002D5A33">
      <w:pPr>
        <w:spacing w:line="480" w:lineRule="auto"/>
        <w:jc w:val="both"/>
      </w:pPr>
      <w:r>
        <w:t xml:space="preserve">QTrim </w:t>
      </w:r>
      <w:r w:rsidR="004F032A">
        <w:t xml:space="preserve">also includes an option to </w:t>
      </w:r>
      <w:r w:rsidR="00C334AD">
        <w:t xml:space="preserve">generate </w:t>
      </w:r>
      <w:r w:rsidR="00F56629">
        <w:t xml:space="preserve">graphical </w:t>
      </w:r>
      <w:r w:rsidR="00C334AD">
        <w:t>plots</w:t>
      </w:r>
      <w:r w:rsidR="004F032A">
        <w:t xml:space="preserve"> of the input data</w:t>
      </w:r>
      <w:r>
        <w:t xml:space="preserve">. The plots are generated for </w:t>
      </w:r>
      <w:r w:rsidR="004F032A">
        <w:t xml:space="preserve">each </w:t>
      </w:r>
      <w:r>
        <w:t>dataset before and after quality trimming</w:t>
      </w:r>
      <w:r w:rsidR="008A315E">
        <w:t xml:space="preserve"> states</w:t>
      </w:r>
      <w:r>
        <w:t xml:space="preserve">, which allows direct observation </w:t>
      </w:r>
      <w:r w:rsidR="00467222">
        <w:t xml:space="preserve">and comparison </w:t>
      </w:r>
      <w:r>
        <w:t>of the dat</w:t>
      </w:r>
      <w:r w:rsidR="00F56629">
        <w:t>aset at both states</w:t>
      </w:r>
      <w:r w:rsidR="004F032A">
        <w:t>. The plots illustrate the</w:t>
      </w:r>
      <w:r w:rsidR="00BC7C2C">
        <w:t xml:space="preserve"> quality score </w:t>
      </w:r>
      <w:r w:rsidR="008A315E">
        <w:t xml:space="preserve">at every </w:t>
      </w:r>
      <w:r w:rsidR="004F032A">
        <w:t xml:space="preserve">tenth </w:t>
      </w:r>
      <w:r w:rsidR="008A315E">
        <w:t xml:space="preserve">base position </w:t>
      </w:r>
      <w:r w:rsidR="00BC7C2C">
        <w:t xml:space="preserve">across </w:t>
      </w:r>
      <w:r w:rsidR="008A315E">
        <w:t>sequence reads (Figure</w:t>
      </w:r>
      <w:r w:rsidR="00F56629">
        <w:t xml:space="preserve"> </w:t>
      </w:r>
      <w:r>
        <w:t>2.4</w:t>
      </w:r>
      <w:r w:rsidR="008A315E">
        <w:t>)</w:t>
      </w:r>
      <w:r>
        <w:t>,</w:t>
      </w:r>
      <w:r w:rsidR="008A315E">
        <w:t xml:space="preserve"> read length distribution (Figure </w:t>
      </w:r>
      <w:r>
        <w:t>2.5</w:t>
      </w:r>
      <w:r w:rsidR="008A315E">
        <w:t>)</w:t>
      </w:r>
      <w:r>
        <w:t xml:space="preserve"> and </w:t>
      </w:r>
      <w:r w:rsidR="008A315E">
        <w:t xml:space="preserve">average read length (Figure </w:t>
      </w:r>
      <w:r>
        <w:t>2.6).</w:t>
      </w:r>
    </w:p>
    <w:p w:rsidR="00FE4791" w:rsidRDefault="00FE4791" w:rsidP="002D5A33">
      <w:pPr>
        <w:spacing w:line="480" w:lineRule="auto"/>
        <w:jc w:val="both"/>
      </w:pPr>
    </w:p>
    <w:p w:rsidR="00FE4791" w:rsidRDefault="00FE4791" w:rsidP="002D5A33">
      <w:pPr>
        <w:spacing w:line="480" w:lineRule="auto"/>
        <w:jc w:val="both"/>
      </w:pPr>
    </w:p>
    <w:p w:rsidR="003041FC" w:rsidRDefault="003041FC" w:rsidP="00DA21A1">
      <w:pPr>
        <w:spacing w:line="480" w:lineRule="auto"/>
        <w:jc w:val="both"/>
      </w:pPr>
      <w:r>
        <w:rPr>
          <w:noProof/>
          <w:lang w:eastAsia="en-US"/>
        </w:rPr>
        <w:drawing>
          <wp:inline distT="0" distB="0" distL="0" distR="0">
            <wp:extent cx="5365939" cy="4343400"/>
            <wp:effectExtent l="0" t="0" r="0" b="0"/>
            <wp:docPr id="5" name="Picture 12" descr="QTrim_sequential_ste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sequential_steps.pdf"/>
                    <pic:cNvPicPr/>
                  </pic:nvPicPr>
                  <pic:blipFill>
                    <a:blip r:embed="rId7"/>
                    <a:srcRect l="19056" t="8416" r="19056" b="57232"/>
                    <a:stretch>
                      <a:fillRect/>
                    </a:stretch>
                  </pic:blipFill>
                  <pic:spPr>
                    <a:xfrm>
                      <a:off x="0" y="0"/>
                      <a:ext cx="5375982" cy="4351529"/>
                    </a:xfrm>
                    <a:prstGeom prst="rect">
                      <a:avLst/>
                    </a:prstGeom>
                  </pic:spPr>
                </pic:pic>
              </a:graphicData>
            </a:graphic>
          </wp:inline>
        </w:drawing>
      </w:r>
    </w:p>
    <w:p w:rsidR="0086776D" w:rsidRDefault="0086776D">
      <w:pPr>
        <w:spacing w:line="480" w:lineRule="auto"/>
        <w:jc w:val="both"/>
      </w:pPr>
    </w:p>
    <w:p w:rsidR="0086776D" w:rsidRDefault="003041FC">
      <w:pPr>
        <w:spacing w:line="480" w:lineRule="auto"/>
        <w:jc w:val="both"/>
      </w:pPr>
      <w:r>
        <w:t>Fig 2.3</w:t>
      </w:r>
      <w:r w:rsidRPr="003041FC">
        <w:t xml:space="preserve">: Sequential steps </w:t>
      </w:r>
      <w:r w:rsidR="00FE4791">
        <w:t>describing the trimming process</w:t>
      </w:r>
      <w:r w:rsidRPr="003041FC">
        <w:t xml:space="preserve"> in QTrim. A) Iterative trimming with mean across sequence</w:t>
      </w:r>
      <w:r w:rsidR="004F4E43">
        <w:t>.</w:t>
      </w:r>
      <w:r w:rsidRPr="003041FC">
        <w:t xml:space="preserve"> B) </w:t>
      </w:r>
      <w:r w:rsidR="004F4E43">
        <w:t>Iterative</w:t>
      </w:r>
      <w:r w:rsidRPr="003041FC">
        <w:t xml:space="preserve"> trimming with mean in window</w:t>
      </w:r>
      <w:r w:rsidR="004F4E43">
        <w:t>.</w:t>
      </w:r>
      <w:r w:rsidR="00FE4791">
        <w:t xml:space="preserve"> </w:t>
      </w:r>
      <w:r w:rsidRPr="003041FC">
        <w:t xml:space="preserve">C) </w:t>
      </w:r>
      <w:r w:rsidR="004F4E43">
        <w:t>I</w:t>
      </w:r>
      <w:r w:rsidRPr="003041FC">
        <w:t xml:space="preserve">terative trimming with mean in last nucleotide. </w:t>
      </w:r>
      <w:r w:rsidR="004F4E43">
        <w:t xml:space="preserve">At step </w:t>
      </w:r>
      <w:r w:rsidR="004F032A">
        <w:t>C, t</w:t>
      </w:r>
      <w:r w:rsidRPr="003041FC">
        <w:t xml:space="preserve">he last nucleotide has </w:t>
      </w:r>
      <w:r w:rsidR="00FE4791">
        <w:t xml:space="preserve">a </w:t>
      </w:r>
      <w:r w:rsidRPr="003041FC">
        <w:t>score</w:t>
      </w:r>
      <w:r w:rsidR="00FE4791">
        <w:t xml:space="preserve"> of</w:t>
      </w:r>
      <w:r w:rsidRPr="003041FC">
        <w:t xml:space="preserve"> 25, which satisfies </w:t>
      </w:r>
      <w:r w:rsidR="004F032A">
        <w:t xml:space="preserve">the </w:t>
      </w:r>
      <w:r w:rsidRPr="003041FC">
        <w:t>user mean</w:t>
      </w:r>
      <w:r w:rsidR="004F032A">
        <w:t xml:space="preserve"> and</w:t>
      </w:r>
      <w:r w:rsidRPr="003041FC">
        <w:t xml:space="preserve"> QTrim </w:t>
      </w:r>
      <w:r w:rsidR="004F032A">
        <w:t xml:space="preserve">therefore </w:t>
      </w:r>
      <w:r w:rsidRPr="003041FC">
        <w:t xml:space="preserve">does no further trimming. The final read length is </w:t>
      </w:r>
      <w:r w:rsidR="004F032A">
        <w:t xml:space="preserve">also </w:t>
      </w:r>
      <w:r w:rsidRPr="003041FC">
        <w:t xml:space="preserve">greater than </w:t>
      </w:r>
      <w:r w:rsidR="004F032A">
        <w:t xml:space="preserve">the user-specified </w:t>
      </w:r>
      <w:r w:rsidRPr="003041FC">
        <w:t xml:space="preserve">read length. Therefore, the sequence is </w:t>
      </w:r>
      <w:r w:rsidR="004F032A">
        <w:t xml:space="preserve">written to an </w:t>
      </w:r>
      <w:r w:rsidRPr="003041FC">
        <w:t>output file.</w:t>
      </w:r>
    </w:p>
    <w:p w:rsidR="00663EDA" w:rsidRDefault="003041FC" w:rsidP="00663EDA">
      <w:pPr>
        <w:spacing w:line="480" w:lineRule="auto"/>
        <w:jc w:val="both"/>
      </w:pPr>
      <w:r>
        <w:br w:type="page"/>
      </w:r>
      <w:r>
        <w:rPr>
          <w:noProof/>
        </w:rPr>
        <w:t xml:space="preserve"> </w:t>
      </w:r>
      <w:r w:rsidR="00663EDA">
        <w:rPr>
          <w:noProof/>
          <w:lang w:eastAsia="en-US"/>
        </w:rPr>
        <w:drawing>
          <wp:inline distT="0" distB="0" distL="0" distR="0">
            <wp:extent cx="5257800" cy="4176410"/>
            <wp:effectExtent l="0" t="0" r="0" b="0"/>
            <wp:docPr id="3" name="Picture 9" descr=":Figures_for_thesis:qtrim_quality_score_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for_thesis:qtrim_quality_score_trend.pdf"/>
                    <pic:cNvPicPr>
                      <a:picLocks noChangeAspect="1" noChangeArrowheads="1"/>
                    </pic:cNvPicPr>
                  </pic:nvPicPr>
                  <pic:blipFill>
                    <a:blip r:embed="rId8"/>
                    <a:srcRect l="11910" t="7575" r="8337" b="47132"/>
                    <a:stretch>
                      <a:fillRect/>
                    </a:stretch>
                  </pic:blipFill>
                  <pic:spPr bwMode="auto">
                    <a:xfrm>
                      <a:off x="0" y="0"/>
                      <a:ext cx="5264938" cy="4182080"/>
                    </a:xfrm>
                    <a:prstGeom prst="rect">
                      <a:avLst/>
                    </a:prstGeom>
                    <a:noFill/>
                    <a:ln w="9525">
                      <a:noFill/>
                      <a:miter lim="800000"/>
                      <a:headEnd/>
                      <a:tailEnd/>
                    </a:ln>
                  </pic:spPr>
                </pic:pic>
              </a:graphicData>
            </a:graphic>
          </wp:inline>
        </w:drawing>
      </w:r>
    </w:p>
    <w:p w:rsidR="00663EDA" w:rsidRDefault="00BC7C2C" w:rsidP="00663EDA">
      <w:pPr>
        <w:spacing w:line="480" w:lineRule="auto"/>
        <w:jc w:val="both"/>
      </w:pPr>
      <w:r>
        <w:t>Fig 2.4</w:t>
      </w:r>
      <w:r w:rsidR="00663EDA">
        <w:t>: QTrim generated plot showing the average quality score across the sequence reads at every 10</w:t>
      </w:r>
      <w:r w:rsidR="00663EDA" w:rsidRPr="00143407">
        <w:rPr>
          <w:vertAlign w:val="superscript"/>
        </w:rPr>
        <w:t>th</w:t>
      </w:r>
      <w:r w:rsidR="00663EDA">
        <w:t xml:space="preserve"> base (Bin size: 10) in </w:t>
      </w:r>
      <w:r w:rsidR="008A315E">
        <w:t xml:space="preserve">(A) </w:t>
      </w:r>
      <w:r w:rsidR="004F032A">
        <w:t xml:space="preserve">a </w:t>
      </w:r>
      <w:r w:rsidR="00663EDA">
        <w:t xml:space="preserve">good quality dataset and </w:t>
      </w:r>
      <w:r w:rsidR="008A315E">
        <w:t xml:space="preserve">(B) </w:t>
      </w:r>
      <w:r w:rsidR="004F032A">
        <w:t xml:space="preserve">a </w:t>
      </w:r>
      <w:r w:rsidR="008A315E">
        <w:t>poor quality dataset</w:t>
      </w:r>
      <w:r w:rsidR="00663EDA">
        <w:t xml:space="preserve">. The green line represents the </w:t>
      </w:r>
      <w:r w:rsidR="004F032A">
        <w:t xml:space="preserve">total </w:t>
      </w:r>
      <w:r w:rsidR="00663EDA">
        <w:t>number of sequences (represent</w:t>
      </w:r>
      <w:r w:rsidR="004F032A">
        <w:t>ed</w:t>
      </w:r>
      <w:r w:rsidR="00663EDA">
        <w:t xml:space="preserve"> by </w:t>
      </w:r>
      <w:r w:rsidR="004F032A">
        <w:t xml:space="preserve">the </w:t>
      </w:r>
      <w:r w:rsidR="00663EDA">
        <w:t>secondary axis) for evaluating the average quality score.</w:t>
      </w:r>
    </w:p>
    <w:p w:rsidR="00663EDA" w:rsidRDefault="00663EDA" w:rsidP="00663EDA">
      <w:pPr>
        <w:spacing w:line="480" w:lineRule="auto"/>
        <w:jc w:val="both"/>
      </w:pPr>
    </w:p>
    <w:p w:rsidR="0010342B" w:rsidRDefault="004A0957" w:rsidP="00663EDA">
      <w:pPr>
        <w:spacing w:line="480" w:lineRule="auto"/>
        <w:jc w:val="both"/>
      </w:pPr>
      <w:r>
        <w:rPr>
          <w:noProof/>
          <w:lang w:eastAsia="en-US"/>
        </w:rPr>
        <w:drawing>
          <wp:inline distT="0" distB="0" distL="0" distR="0">
            <wp:extent cx="5340789" cy="4881880"/>
            <wp:effectExtent l="25400" t="0" r="0" b="0"/>
            <wp:docPr id="15" name="Picture 14" descr="qtrim_readlength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readlength_distribution.pdf"/>
                    <pic:cNvPicPr/>
                  </pic:nvPicPr>
                  <pic:blipFill>
                    <a:blip r:embed="rId9"/>
                    <a:srcRect l="5955" t="12625" r="13101" b="36191"/>
                    <a:stretch>
                      <a:fillRect/>
                    </a:stretch>
                  </pic:blipFill>
                  <pic:spPr>
                    <a:xfrm>
                      <a:off x="0" y="0"/>
                      <a:ext cx="5340789" cy="4881880"/>
                    </a:xfrm>
                    <a:prstGeom prst="rect">
                      <a:avLst/>
                    </a:prstGeom>
                  </pic:spPr>
                </pic:pic>
              </a:graphicData>
            </a:graphic>
          </wp:inline>
        </w:drawing>
      </w:r>
    </w:p>
    <w:p w:rsidR="0010342B" w:rsidRDefault="0010342B" w:rsidP="00DA21A1">
      <w:pPr>
        <w:spacing w:line="480" w:lineRule="auto"/>
        <w:jc w:val="both"/>
      </w:pPr>
      <w:r>
        <w:t>Fig</w:t>
      </w:r>
      <w:r w:rsidR="003041FC">
        <w:t xml:space="preserve"> 2.</w:t>
      </w:r>
      <w:r w:rsidR="00BC7C2C">
        <w:t>5</w:t>
      </w:r>
      <w:r>
        <w:t xml:space="preserve">: QTrim generated plot showing </w:t>
      </w:r>
      <w:r w:rsidR="004F032A">
        <w:t xml:space="preserve">the </w:t>
      </w:r>
      <w:r>
        <w:t>distribution of sequence reads with read length</w:t>
      </w:r>
      <w:r w:rsidR="004F032A">
        <w:t>s</w:t>
      </w:r>
      <w:r>
        <w:t xml:space="preserve"> </w:t>
      </w:r>
      <w:r w:rsidR="004F032A">
        <w:t xml:space="preserve">(A) </w:t>
      </w:r>
      <w:r>
        <w:t>before trimming</w:t>
      </w:r>
      <w:r w:rsidR="004F032A">
        <w:t xml:space="preserve"> </w:t>
      </w:r>
      <w:r>
        <w:t xml:space="preserve">and </w:t>
      </w:r>
      <w:r w:rsidR="004F032A">
        <w:t xml:space="preserve">(B) </w:t>
      </w:r>
      <w:r>
        <w:t>after trimming</w:t>
      </w:r>
      <w:r w:rsidR="004F032A">
        <w:t>.</w:t>
      </w:r>
    </w:p>
    <w:p w:rsidR="0010342B" w:rsidRDefault="0010342B" w:rsidP="00DA21A1">
      <w:pPr>
        <w:spacing w:line="480" w:lineRule="auto"/>
        <w:jc w:val="both"/>
      </w:pPr>
      <w:r>
        <w:rPr>
          <w:noProof/>
          <w:lang w:eastAsia="en-US"/>
        </w:rPr>
        <w:drawing>
          <wp:inline distT="0" distB="0" distL="0" distR="0">
            <wp:extent cx="5227320" cy="4657912"/>
            <wp:effectExtent l="25400" t="0" r="5080" b="0"/>
            <wp:docPr id="16" name="Picture 8" descr=":Figures_for_thesis:qtrim_mean_sc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qtrim_mean_score.pdf"/>
                    <pic:cNvPicPr>
                      <a:picLocks noChangeAspect="1" noChangeArrowheads="1"/>
                    </pic:cNvPicPr>
                  </pic:nvPicPr>
                  <pic:blipFill>
                    <a:blip r:embed="rId10"/>
                    <a:srcRect l="3573" t="12625" r="7146" b="31982"/>
                    <a:stretch>
                      <a:fillRect/>
                    </a:stretch>
                  </pic:blipFill>
                  <pic:spPr bwMode="auto">
                    <a:xfrm>
                      <a:off x="0" y="0"/>
                      <a:ext cx="5227320" cy="4657912"/>
                    </a:xfrm>
                    <a:prstGeom prst="rect">
                      <a:avLst/>
                    </a:prstGeom>
                    <a:noFill/>
                    <a:ln w="9525">
                      <a:noFill/>
                      <a:miter lim="800000"/>
                      <a:headEnd/>
                      <a:tailEnd/>
                    </a:ln>
                  </pic:spPr>
                </pic:pic>
              </a:graphicData>
            </a:graphic>
          </wp:inline>
        </w:drawing>
      </w:r>
    </w:p>
    <w:p w:rsidR="0010342B" w:rsidRDefault="00BC7C2C" w:rsidP="00DA21A1">
      <w:pPr>
        <w:spacing w:line="480" w:lineRule="auto"/>
        <w:jc w:val="both"/>
      </w:pPr>
      <w:r>
        <w:t>Fig 2.6</w:t>
      </w:r>
      <w:r w:rsidR="0010342B">
        <w:t xml:space="preserve">: QTrim generated plot showing </w:t>
      </w:r>
      <w:r w:rsidR="004F032A">
        <w:t xml:space="preserve">the </w:t>
      </w:r>
      <w:r w:rsidR="0010342B">
        <w:t xml:space="preserve">distribution of sequence reads with </w:t>
      </w:r>
      <w:r w:rsidR="004F032A">
        <w:t xml:space="preserve">specific </w:t>
      </w:r>
      <w:r w:rsidR="0010342B">
        <w:t>mean score</w:t>
      </w:r>
      <w:r w:rsidR="004F032A">
        <w:t>s;</w:t>
      </w:r>
      <w:r w:rsidR="0010342B">
        <w:t xml:space="preserve"> </w:t>
      </w:r>
      <w:r w:rsidR="004F032A">
        <w:t>(A) b</w:t>
      </w:r>
      <w:r w:rsidR="0010342B">
        <w:t xml:space="preserve">efore trimming and </w:t>
      </w:r>
      <w:r w:rsidR="004F032A">
        <w:t xml:space="preserve">(B) </w:t>
      </w:r>
      <w:r w:rsidR="0010342B">
        <w:t>after trimming.</w:t>
      </w:r>
    </w:p>
    <w:p w:rsidR="00143407" w:rsidRDefault="00143407" w:rsidP="00DA21A1">
      <w:pPr>
        <w:spacing w:line="480" w:lineRule="auto"/>
        <w:jc w:val="both"/>
      </w:pPr>
      <w:r>
        <w:t xml:space="preserve"> </w:t>
      </w:r>
    </w:p>
    <w:p w:rsidR="0027495D" w:rsidRDefault="0027495D">
      <w:pPr>
        <w:rPr>
          <w:rFonts w:asciiTheme="majorHAnsi" w:eastAsiaTheme="majorEastAsia" w:hAnsiTheme="majorHAnsi" w:cstheme="majorBidi"/>
          <w:b/>
          <w:bCs/>
          <w:color w:val="4F81BD" w:themeColor="accent1"/>
          <w:sz w:val="26"/>
          <w:szCs w:val="26"/>
        </w:rPr>
      </w:pPr>
      <w:r>
        <w:br w:type="page"/>
      </w:r>
    </w:p>
    <w:p w:rsidR="00BC7C2C" w:rsidRDefault="00BC7C2C" w:rsidP="00BC7C2C">
      <w:pPr>
        <w:pStyle w:val="Heading2"/>
        <w:spacing w:line="480" w:lineRule="auto"/>
      </w:pPr>
      <w:r>
        <w:t>Test Data</w:t>
      </w:r>
    </w:p>
    <w:p w:rsidR="00CB33C7" w:rsidRDefault="00BC7C2C" w:rsidP="00BC7C2C">
      <w:pPr>
        <w:spacing w:line="480" w:lineRule="auto"/>
        <w:jc w:val="both"/>
        <w:rPr>
          <w:color w:val="E36C0A" w:themeColor="accent6" w:themeShade="BF"/>
        </w:rPr>
      </w:pPr>
      <w:r>
        <w:t xml:space="preserve">Two </w:t>
      </w:r>
      <w:r w:rsidR="00FA4CC2">
        <w:t>sequence</w:t>
      </w:r>
      <w:r>
        <w:t xml:space="preserve"> data</w:t>
      </w:r>
      <w:r w:rsidR="0034043E">
        <w:t>sets</w:t>
      </w:r>
      <w:r>
        <w:t xml:space="preserve"> with </w:t>
      </w:r>
      <w:r w:rsidR="0034043E">
        <w:t xml:space="preserve">large </w:t>
      </w:r>
      <w:r>
        <w:t>difference</w:t>
      </w:r>
      <w:r w:rsidR="0034043E">
        <w:t>s</w:t>
      </w:r>
      <w:r>
        <w:t xml:space="preserve"> in</w:t>
      </w:r>
      <w:r w:rsidR="0034043E">
        <w:t xml:space="preserve"> the</w:t>
      </w:r>
      <w:r>
        <w:t xml:space="preserve"> untrimmed quality scores, which we define as good quality and poor quality</w:t>
      </w:r>
      <w:r w:rsidR="00FA4CC2">
        <w:t>,</w:t>
      </w:r>
      <w:r>
        <w:t xml:space="preserve"> were used for testing the efficiency and the sensitivity of QTrim </w:t>
      </w:r>
      <w:r w:rsidR="0034043E">
        <w:t xml:space="preserve">as a </w:t>
      </w:r>
      <w:proofErr w:type="gramStart"/>
      <w:r>
        <w:t>quality trimming</w:t>
      </w:r>
      <w:proofErr w:type="gramEnd"/>
      <w:r w:rsidR="0034043E">
        <w:t xml:space="preserve"> tool</w:t>
      </w:r>
      <w:r>
        <w:t xml:space="preserve">. The good quality </w:t>
      </w:r>
      <w:proofErr w:type="gramStart"/>
      <w:r>
        <w:t>454 sequence</w:t>
      </w:r>
      <w:proofErr w:type="gramEnd"/>
      <w:r>
        <w:t xml:space="preserve"> data</w:t>
      </w:r>
      <w:r w:rsidR="0034043E">
        <w:t>set</w:t>
      </w:r>
      <w:r>
        <w:t xml:space="preserve"> </w:t>
      </w:r>
      <w:r w:rsidR="0034043E">
        <w:t>included</w:t>
      </w:r>
      <w:r>
        <w:t xml:space="preserve"> sequence reads with consistently high quality scores (q</w:t>
      </w:r>
      <w:r>
        <w:sym w:font="Symbol" w:char="F0B3"/>
      </w:r>
      <w:r>
        <w:t xml:space="preserve">20) at </w:t>
      </w:r>
      <w:r w:rsidR="0034043E">
        <w:t>all</w:t>
      </w:r>
      <w:r>
        <w:t xml:space="preserve"> bases </w:t>
      </w:r>
      <w:r w:rsidR="0034043E">
        <w:t>up</w:t>
      </w:r>
      <w:r>
        <w:t xml:space="preserve"> to</w:t>
      </w:r>
      <w:r w:rsidR="0034043E">
        <w:t xml:space="preserve"> approximately</w:t>
      </w:r>
      <w:r>
        <w:t xml:space="preserve"> 400bp (</w:t>
      </w:r>
      <w:r w:rsidR="0034043E">
        <w:t xml:space="preserve">Figure </w:t>
      </w:r>
      <w:r>
        <w:t>2.</w:t>
      </w:r>
      <w:r w:rsidR="0034043E">
        <w:t>4</w:t>
      </w:r>
      <w:r>
        <w:t xml:space="preserve"> A).  The poor quality data, on the other hand, exhibited low quality calls (q&lt;20) spread throughout the entire read for all generated sequence reads (</w:t>
      </w:r>
      <w:r w:rsidR="0034043E">
        <w:t xml:space="preserve">Figure </w:t>
      </w:r>
      <w:r>
        <w:t>2.</w:t>
      </w:r>
      <w:r w:rsidR="0034043E">
        <w:t>4</w:t>
      </w:r>
      <w:r>
        <w:t xml:space="preserve"> B). </w:t>
      </w:r>
      <w:r w:rsidR="00314E58">
        <w:t xml:space="preserve">The </w:t>
      </w:r>
      <w:r w:rsidR="00FA4CC2">
        <w:t>presumed</w:t>
      </w:r>
      <w:r w:rsidR="00314E58">
        <w:t xml:space="preserve"> poor quality data</w:t>
      </w:r>
      <w:r w:rsidR="0034043E">
        <w:t xml:space="preserve"> was obtained from</w:t>
      </w:r>
      <w:r w:rsidR="00FA4CC2">
        <w:t xml:space="preserve"> amplicon based ultra deep sequencing of </w:t>
      </w:r>
      <w:r w:rsidR="0034043E">
        <w:t xml:space="preserve">the </w:t>
      </w:r>
      <w:r w:rsidR="00FA4CC2">
        <w:t>HIV reverse transcriptase gene</w:t>
      </w:r>
      <w:r w:rsidR="0034043E">
        <w:t xml:space="preserve">. The original </w:t>
      </w:r>
      <w:r w:rsidR="00314E58">
        <w:t xml:space="preserve">study </w:t>
      </w:r>
      <w:r w:rsidR="0034043E">
        <w:t xml:space="preserve">aimed </w:t>
      </w:r>
      <w:r w:rsidR="00314E58">
        <w:t xml:space="preserve">to characterize the emergence and persistence of drug resistant mutations in HIV-1 subtype C </w:t>
      </w:r>
      <w:r w:rsidR="0034043E">
        <w:t>infected individuals from the</w:t>
      </w:r>
      <w:r w:rsidR="00314E58">
        <w:t xml:space="preserve"> </w:t>
      </w:r>
      <w:proofErr w:type="spellStart"/>
      <w:r w:rsidR="00314E58">
        <w:t>Karonga</w:t>
      </w:r>
      <w:proofErr w:type="spellEnd"/>
      <w:r w:rsidR="00314E58">
        <w:t xml:space="preserve"> district in Malawi</w:t>
      </w:r>
      <w:r w:rsidR="00FA4CC2">
        <w:t xml:space="preserve"> </w:t>
      </w:r>
      <w:r w:rsidR="00D148ED">
        <w:fldChar w:fldCharType="begin"/>
      </w:r>
      <w:r w:rsidR="008750D5">
        <w:instrText xml:space="preserve"> ADDIN EN.CITE &lt;EndNote&gt;&lt;Cite&gt;&lt;Author&gt;Bansode&lt;/Author&gt;&lt;Year&gt;2013&lt;/Year&gt;&lt;RecNum&gt;1198&lt;/RecNum&gt;&lt;record&gt;&lt;rec-number&gt;1198&lt;/rec-number&gt;&lt;foreign-keys&gt;&lt;key app="EN" db-id="fp25zzvrxrd9vke5zxqp9stbssprwstvdddz"&gt;1198&lt;/key&gt;&lt;/foreign-keys&gt;&lt;ref-type name="Journal Article"&gt;17&lt;/ref-type&gt;&lt;contributors&gt;&lt;authors&gt;&lt;author&gt;Bansode, V.&lt;/author&gt;&lt;author&gt;McCormack, G. P.&lt;/author&gt;&lt;author&gt;Crampin, A. C.&lt;/author&gt;&lt;author&gt;Ngwira, B.&lt;/author&gt;&lt;author&gt;Shrestha, R. K.&lt;/author&gt;&lt;author&gt;French, N.&lt;/author&gt;&lt;author&gt;Glynn, J. R.&lt;/author&gt;&lt;author&gt;Travers, S. A.&lt;/author&gt;&lt;/authors&gt;&lt;/contributors&gt;&lt;auth-address&gt;Molecular Evolution and Systematics laboratory, Zoology, Ryan Institute, School of Natural Sciences, National University of Ireland Galway, Galway, Ireland.&lt;/auth-address&gt;&lt;titles&gt;&lt;title&gt;Characterizing the emergence and persistence of drug resistant mutations in HIV-1 subtype C infections using 454 ultra deep pyrosequencing&lt;/title&gt;&lt;secondary-title&gt;BMC Infect Dis&lt;/secondary-title&gt;&lt;/titles&gt;&lt;periodical&gt;&lt;full-title&gt;BMC Infect Dis&lt;/full-title&gt;&lt;/periodical&gt;&lt;pages&gt;52&lt;/pages&gt;&lt;volume&gt;13&lt;/volume&gt;&lt;edition&gt;2013/02/01&lt;/edition&gt;&lt;keywords&gt;&lt;keyword&gt;Anti-HIV Agents/*pharmacology/therapeutic use&lt;/keyword&gt;&lt;keyword&gt;Drug Resistance, Viral/*genetics&lt;/keyword&gt;&lt;keyword&gt;*Genotype&lt;/keyword&gt;&lt;keyword&gt;HIV Infections/drug therapy/epidemiology/*virology&lt;/keyword&gt;&lt;keyword&gt;HIV-1/*drug effects/*genetics&lt;/keyword&gt;&lt;keyword&gt;High-Throughput Nucleotide Sequencing&lt;/keyword&gt;&lt;keyword&gt;Humans&lt;/keyword&gt;&lt;keyword&gt;*Mutation&lt;/keyword&gt;&lt;keyword&gt;Prevalence&lt;/keyword&gt;&lt;keyword&gt;RNA, Viral&lt;/keyword&gt;&lt;/keywords&gt;&lt;dates&gt;&lt;year&gt;2013&lt;/year&gt;&lt;/dates&gt;&lt;isbn&gt;1471-2334 (Electronic)&amp;#xD;1471-2334 (Linking)&lt;/isbn&gt;&lt;accession-num&gt;23363532&lt;/accession-num&gt;&lt;urls&gt;&lt;related-urls&gt;&lt;url&gt;http://www.ncbi.nlm.nih.gov/entrez/query.fcgi?cmd=Retrieve&amp;amp;db=PubMed&amp;amp;dopt=Citation&amp;amp;list_uids=23363532&lt;/url&gt;&lt;/related-urls&gt;&lt;/urls&gt;&lt;custom2&gt;3740783&lt;/custom2&gt;&lt;electronic-resource-num&gt;1471-2334-13-52 [pii]&amp;#xD;10.1186/1471-2334-13-52&lt;/electronic-resource-num&gt;&lt;language&gt;eng&lt;/language&gt;&lt;/record&gt;&lt;/Cite&gt;&lt;/EndNote&gt;</w:instrText>
      </w:r>
      <w:r w:rsidR="00D148ED">
        <w:fldChar w:fldCharType="separate"/>
      </w:r>
      <w:r w:rsidR="00FA4CC2">
        <w:rPr>
          <w:noProof/>
        </w:rPr>
        <w:t>(Bansode et al., 2013)</w:t>
      </w:r>
      <w:r w:rsidR="00D148ED">
        <w:fldChar w:fldCharType="end"/>
      </w:r>
      <w:r w:rsidR="00314E58">
        <w:t>.</w:t>
      </w:r>
      <w:r w:rsidR="00E72EDA">
        <w:t xml:space="preserve">  </w:t>
      </w:r>
      <w:r w:rsidR="00F8432A" w:rsidRPr="00F8432A">
        <w:rPr>
          <w:color w:val="E36C0A" w:themeColor="accent6" w:themeShade="BF"/>
        </w:rPr>
        <w:t>(</w:t>
      </w:r>
      <w:r w:rsidR="00E72EDA" w:rsidRPr="00F8432A">
        <w:rPr>
          <w:color w:val="E36C0A" w:themeColor="accent6" w:themeShade="BF"/>
        </w:rPr>
        <w:t>A</w:t>
      </w:r>
      <w:r w:rsidR="00E72EDA" w:rsidRPr="00F15A39">
        <w:rPr>
          <w:color w:val="E36C0A" w:themeColor="accent6" w:themeShade="BF"/>
        </w:rPr>
        <w:t>DD THE DETAILS OF GOOD QUALITY DATA.</w:t>
      </w:r>
      <w:r w:rsidR="00F8432A">
        <w:rPr>
          <w:color w:val="E36C0A" w:themeColor="accent6" w:themeShade="BF"/>
        </w:rPr>
        <w:t>)</w:t>
      </w:r>
    </w:p>
    <w:p w:rsidR="00CB33C7" w:rsidRPr="00CB33C7" w:rsidRDefault="00CB33C7" w:rsidP="00A46A26">
      <w:pPr>
        <w:pStyle w:val="Heading3"/>
        <w:spacing w:line="480" w:lineRule="auto"/>
        <w:jc w:val="both"/>
      </w:pPr>
      <w:r w:rsidRPr="00CB33C7">
        <w:t>Software used</w:t>
      </w:r>
    </w:p>
    <w:p w:rsidR="00CB33C7" w:rsidRPr="00CB33C7" w:rsidRDefault="0034043E" w:rsidP="00A46A26">
      <w:pPr>
        <w:spacing w:line="480" w:lineRule="auto"/>
        <w:jc w:val="both"/>
      </w:pPr>
      <w:r>
        <w:t xml:space="preserve">The </w:t>
      </w:r>
      <w:r w:rsidR="00CB33C7">
        <w:t xml:space="preserve">QTrim </w:t>
      </w:r>
      <w:r w:rsidR="0093394D">
        <w:t>algorithm is fully</w:t>
      </w:r>
      <w:r w:rsidR="00CB33C7">
        <w:t xml:space="preserve"> coded with</w:t>
      </w:r>
      <w:r>
        <w:t>in the</w:t>
      </w:r>
      <w:r w:rsidR="00CB33C7">
        <w:t xml:space="preserve"> </w:t>
      </w:r>
      <w:r>
        <w:t>P</w:t>
      </w:r>
      <w:r w:rsidR="00CB33C7">
        <w:t>ython</w:t>
      </w:r>
      <w:r w:rsidR="0093394D">
        <w:t xml:space="preserve"> high level programming language</w:t>
      </w:r>
      <w:r>
        <w:t>.</w:t>
      </w:r>
      <w:r w:rsidR="008750D5">
        <w:t xml:space="preserve"> </w:t>
      </w:r>
      <w:r>
        <w:t>The</w:t>
      </w:r>
      <w:r w:rsidR="008750D5">
        <w:t xml:space="preserve"> </w:t>
      </w:r>
      <w:proofErr w:type="spellStart"/>
      <w:r>
        <w:t>B</w:t>
      </w:r>
      <w:r w:rsidR="008750D5">
        <w:t>iopython</w:t>
      </w:r>
      <w:proofErr w:type="spellEnd"/>
      <w:r w:rsidR="008750D5">
        <w:t xml:space="preserve"> package (</w:t>
      </w:r>
      <w:hyperlink r:id="rId11" w:history="1">
        <w:r w:rsidR="008750D5" w:rsidRPr="00D142EF">
          <w:rPr>
            <w:rStyle w:val="Hyperlink"/>
          </w:rPr>
          <w:t>www.biopython.org</w:t>
        </w:r>
      </w:hyperlink>
      <w:r w:rsidR="008750D5">
        <w:t>)</w:t>
      </w:r>
      <w:r w:rsidR="00E06024">
        <w:t xml:space="preserve"> is used for reading nucleotide sequences and their quality</w:t>
      </w:r>
      <w:r w:rsidR="00CB33C7">
        <w:t>.</w:t>
      </w:r>
      <w:r w:rsidR="0093394D">
        <w:t xml:space="preserve"> </w:t>
      </w:r>
      <w:r w:rsidR="00A46A26">
        <w:t xml:space="preserve">The plots are generated using </w:t>
      </w:r>
      <w:r>
        <w:t>the P</w:t>
      </w:r>
      <w:r w:rsidR="00A46A26">
        <w:t xml:space="preserve">ython plotting modules </w:t>
      </w:r>
      <w:proofErr w:type="spellStart"/>
      <w:r w:rsidR="00A46A26">
        <w:t>Matplotlib</w:t>
      </w:r>
      <w:proofErr w:type="spellEnd"/>
      <w:r w:rsidR="008750D5">
        <w:t xml:space="preserve"> </w:t>
      </w:r>
      <w:r w:rsidR="00D148ED">
        <w:fldChar w:fldCharType="begin"/>
      </w:r>
      <w:r w:rsidR="008750D5">
        <w:instrText xml:space="preserve"> ADDIN EN.CITE &lt;EndNote&gt;&lt;Cite&gt;&lt;Author&gt;Hunter&lt;/Author&gt;&lt;Year&gt;2007&lt;/Year&gt;&lt;RecNum&gt;519&lt;/RecNum&gt;&lt;record&gt;&lt;rec-number&gt;519&lt;/rec-number&gt;&lt;foreign-keys&gt;&lt;key app="EN" db-id="fp25zzvrxrd9vke5zxqp9stbssprwstvdddz"&gt;519&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ages&gt;90-95&lt;/pages&gt;&lt;volume&gt;9&lt;/volume&gt;&lt;number&gt;3&lt;/number&gt;&lt;dates&gt;&lt;year&gt;2007&lt;/year&gt;&lt;/dates&gt;&lt;isbn&gt;1521-9615&lt;/isbn&gt;&lt;label&gt;hunter_matplotlib:_2007&lt;/label&gt;&lt;urls&gt;&lt;/urls&gt;&lt;/record&gt;&lt;/Cite&gt;&lt;/EndNote&gt;</w:instrText>
      </w:r>
      <w:r w:rsidR="00D148ED">
        <w:fldChar w:fldCharType="separate"/>
      </w:r>
      <w:r w:rsidR="008750D5">
        <w:rPr>
          <w:noProof/>
        </w:rPr>
        <w:t>(Hunter, 2007)</w:t>
      </w:r>
      <w:r w:rsidR="00D148ED">
        <w:fldChar w:fldCharType="end"/>
      </w:r>
      <w:r w:rsidR="00A46A26">
        <w:t xml:space="preserve"> </w:t>
      </w:r>
      <w:r>
        <w:t xml:space="preserve">and </w:t>
      </w:r>
      <w:proofErr w:type="spellStart"/>
      <w:r>
        <w:t>N</w:t>
      </w:r>
      <w:r w:rsidR="00A46A26">
        <w:t>um</w:t>
      </w:r>
      <w:r>
        <w:t>P</w:t>
      </w:r>
      <w:r w:rsidR="00A46A26">
        <w:t>y</w:t>
      </w:r>
      <w:proofErr w:type="spellEnd"/>
      <w:r w:rsidR="008750D5">
        <w:t xml:space="preserve"> (</w:t>
      </w:r>
      <w:hyperlink r:id="rId12" w:history="1">
        <w:r w:rsidR="008750D5" w:rsidRPr="00D142EF">
          <w:rPr>
            <w:rStyle w:val="Hyperlink"/>
          </w:rPr>
          <w:t>www.numpy.org</w:t>
        </w:r>
      </w:hyperlink>
      <w:r w:rsidR="008750D5">
        <w:t>)</w:t>
      </w:r>
      <w:r w:rsidR="00A46A26">
        <w:t>.</w:t>
      </w:r>
    </w:p>
    <w:p w:rsidR="00CB33C7" w:rsidRPr="00CB33C7" w:rsidRDefault="00CB33C7" w:rsidP="00CB33C7"/>
    <w:p w:rsidR="00926E0B" w:rsidRDefault="00926E0B" w:rsidP="00926E0B">
      <w:pPr>
        <w:pStyle w:val="Heading3"/>
        <w:spacing w:line="480" w:lineRule="auto"/>
      </w:pPr>
      <w:r>
        <w:t>Results</w:t>
      </w:r>
    </w:p>
    <w:p w:rsidR="0027495D" w:rsidRDefault="002862F7" w:rsidP="00E06024">
      <w:pPr>
        <w:spacing w:line="480" w:lineRule="auto"/>
        <w:jc w:val="both"/>
      </w:pPr>
      <w:r>
        <w:t xml:space="preserve">The </w:t>
      </w:r>
      <w:r w:rsidR="00081E5D">
        <w:t>details on total reads, average read length and number of poor quality bases</w:t>
      </w:r>
      <w:r>
        <w:t xml:space="preserve"> of </w:t>
      </w:r>
      <w:r w:rsidR="00F1066E">
        <w:t xml:space="preserve">the </w:t>
      </w:r>
      <w:r>
        <w:t>two selected t</w:t>
      </w:r>
      <w:r w:rsidR="00F15A39">
        <w:t>est data</w:t>
      </w:r>
      <w:r w:rsidR="00F1066E">
        <w:t>sets</w:t>
      </w:r>
      <w:r w:rsidR="00F15A39">
        <w:t xml:space="preserve"> </w:t>
      </w:r>
      <w:r w:rsidR="00F1066E">
        <w:t>are</w:t>
      </w:r>
      <w:r w:rsidR="00F15A39">
        <w:t xml:space="preserve"> shown in Table 2.1.</w:t>
      </w:r>
      <w:r w:rsidR="00F1066E">
        <w:t xml:space="preserve">  </w:t>
      </w:r>
      <w:r w:rsidR="00E06024">
        <w:t>QTrim was used to trim both the datasets</w:t>
      </w:r>
      <w:r w:rsidR="00F15A39">
        <w:t xml:space="preserve"> </w:t>
      </w:r>
      <w:r w:rsidR="00E06024">
        <w:t>with the</w:t>
      </w:r>
      <w:r w:rsidR="00F1066E">
        <w:t xml:space="preserve"> </w:t>
      </w:r>
      <w:r w:rsidR="00F15A39">
        <w:t>p</w:t>
      </w:r>
      <w:r w:rsidR="00BA2195">
        <w:t xml:space="preserve">arameters set </w:t>
      </w:r>
      <w:r w:rsidR="00F1066E">
        <w:t xml:space="preserve">as follows: </w:t>
      </w:r>
      <w:r w:rsidR="00BA2195">
        <w:t>mean quality in</w:t>
      </w:r>
      <w:r w:rsidR="00F15A39">
        <w:t xml:space="preserve"> sequence reads </w:t>
      </w:r>
      <w:r w:rsidR="00F1066E">
        <w:t xml:space="preserve">of </w:t>
      </w:r>
      <w:r w:rsidR="00F15A39">
        <w:t xml:space="preserve">20 </w:t>
      </w:r>
      <w:r w:rsidR="006E4862">
        <w:t xml:space="preserve">(Q20) </w:t>
      </w:r>
      <w:r w:rsidR="00F15A39">
        <w:t>and 30</w:t>
      </w:r>
      <w:r w:rsidR="006E4862">
        <w:t xml:space="preserve"> (Q30)</w:t>
      </w:r>
      <w:r w:rsidR="00F15A39">
        <w:t xml:space="preserve"> with</w:t>
      </w:r>
      <w:r w:rsidR="00F1066E">
        <w:t xml:space="preserve"> a</w:t>
      </w:r>
      <w:r w:rsidR="00F15A39">
        <w:t xml:space="preserve"> constant minimum read length </w:t>
      </w:r>
      <w:r w:rsidR="00F1066E">
        <w:t xml:space="preserve">of </w:t>
      </w:r>
      <w:r w:rsidR="00F15A39">
        <w:t>50.</w:t>
      </w:r>
      <w:r w:rsidR="00302345">
        <w:t xml:space="preserve"> The data sets </w:t>
      </w:r>
      <w:r w:rsidR="0027495D">
        <w:br w:type="page"/>
      </w:r>
    </w:p>
    <w:p w:rsidR="0027495D" w:rsidRDefault="0027495D" w:rsidP="0027495D">
      <w:pPr>
        <w:spacing w:line="480" w:lineRule="auto"/>
        <w:jc w:val="both"/>
      </w:pPr>
    </w:p>
    <w:p w:rsidR="0027495D" w:rsidRDefault="0027495D" w:rsidP="0027495D">
      <w:pPr>
        <w:spacing w:line="480" w:lineRule="auto"/>
        <w:jc w:val="both"/>
      </w:pPr>
    </w:p>
    <w:p w:rsidR="0027495D" w:rsidRDefault="0027495D" w:rsidP="0027495D">
      <w:pPr>
        <w:spacing w:line="480" w:lineRule="auto"/>
        <w:jc w:val="both"/>
      </w:pPr>
    </w:p>
    <w:p w:rsidR="0027495D" w:rsidRDefault="0027495D" w:rsidP="0027495D">
      <w:pPr>
        <w:spacing w:line="480" w:lineRule="auto"/>
        <w:jc w:val="both"/>
      </w:pPr>
    </w:p>
    <w:p w:rsidR="0027495D" w:rsidRDefault="0027495D" w:rsidP="0027495D">
      <w:pPr>
        <w:spacing w:line="480" w:lineRule="auto"/>
        <w:jc w:val="both"/>
      </w:pPr>
    </w:p>
    <w:p w:rsidR="0027495D" w:rsidRDefault="0027495D" w:rsidP="0027495D">
      <w:pPr>
        <w:spacing w:line="480" w:lineRule="auto"/>
        <w:jc w:val="both"/>
      </w:pPr>
    </w:p>
    <w:p w:rsidR="0027495D" w:rsidRDefault="0027495D" w:rsidP="0027495D">
      <w:pPr>
        <w:spacing w:line="480" w:lineRule="auto"/>
        <w:jc w:val="both"/>
      </w:pPr>
    </w:p>
    <w:p w:rsidR="0027495D" w:rsidRDefault="0027495D" w:rsidP="0027495D">
      <w:pPr>
        <w:spacing w:line="480" w:lineRule="auto"/>
        <w:jc w:val="both"/>
      </w:pPr>
      <w:r>
        <w:t>Table 2.1 Total reads, mean read length and number of poor bases in the test data.</w:t>
      </w:r>
    </w:p>
    <w:tbl>
      <w:tblPr>
        <w:tblStyle w:val="TableGrid"/>
        <w:tblW w:w="0" w:type="auto"/>
        <w:tblLook w:val="00BF"/>
      </w:tblPr>
      <w:tblGrid>
        <w:gridCol w:w="2128"/>
        <w:gridCol w:w="2129"/>
        <w:gridCol w:w="2129"/>
        <w:gridCol w:w="2129"/>
      </w:tblGrid>
      <w:tr w:rsidR="0027495D">
        <w:tc>
          <w:tcPr>
            <w:tcW w:w="2128" w:type="dxa"/>
          </w:tcPr>
          <w:p w:rsidR="0027495D" w:rsidRDefault="0027495D" w:rsidP="006108DA">
            <w:pPr>
              <w:jc w:val="both"/>
            </w:pPr>
            <w:r>
              <w:t>Test Data</w:t>
            </w:r>
          </w:p>
        </w:tc>
        <w:tc>
          <w:tcPr>
            <w:tcW w:w="2129" w:type="dxa"/>
          </w:tcPr>
          <w:p w:rsidR="0027495D" w:rsidRDefault="0027495D" w:rsidP="006108DA">
            <w:pPr>
              <w:jc w:val="both"/>
            </w:pPr>
            <w:r>
              <w:t>Total Reads</w:t>
            </w:r>
          </w:p>
        </w:tc>
        <w:tc>
          <w:tcPr>
            <w:tcW w:w="2129" w:type="dxa"/>
          </w:tcPr>
          <w:p w:rsidR="0027495D" w:rsidRDefault="0027495D" w:rsidP="006108DA">
            <w:pPr>
              <w:jc w:val="both"/>
            </w:pPr>
            <w:r>
              <w:t>Mean read length</w:t>
            </w:r>
          </w:p>
        </w:tc>
        <w:tc>
          <w:tcPr>
            <w:tcW w:w="2129" w:type="dxa"/>
          </w:tcPr>
          <w:p w:rsidR="0027495D" w:rsidRDefault="0027495D" w:rsidP="006108DA">
            <w:pPr>
              <w:jc w:val="both"/>
            </w:pPr>
            <w:r>
              <w:t>Number of bases with q&lt;20</w:t>
            </w:r>
          </w:p>
        </w:tc>
      </w:tr>
      <w:tr w:rsidR="0027495D">
        <w:tc>
          <w:tcPr>
            <w:tcW w:w="2128" w:type="dxa"/>
          </w:tcPr>
          <w:p w:rsidR="0027495D" w:rsidRDefault="0027495D" w:rsidP="002D5A33">
            <w:pPr>
              <w:spacing w:line="480" w:lineRule="auto"/>
              <w:jc w:val="both"/>
            </w:pPr>
            <w:r>
              <w:t>Good Quality Data</w:t>
            </w:r>
          </w:p>
        </w:tc>
        <w:tc>
          <w:tcPr>
            <w:tcW w:w="2129" w:type="dxa"/>
          </w:tcPr>
          <w:p w:rsidR="0027495D" w:rsidRDefault="0027495D" w:rsidP="002D5A33">
            <w:pPr>
              <w:spacing w:line="480" w:lineRule="auto"/>
              <w:jc w:val="both"/>
            </w:pPr>
            <w:r>
              <w:t>15868</w:t>
            </w:r>
          </w:p>
        </w:tc>
        <w:tc>
          <w:tcPr>
            <w:tcW w:w="2129" w:type="dxa"/>
          </w:tcPr>
          <w:p w:rsidR="0027495D" w:rsidRDefault="0027495D" w:rsidP="002D5A33">
            <w:pPr>
              <w:spacing w:line="480" w:lineRule="auto"/>
              <w:jc w:val="both"/>
            </w:pPr>
            <w:r>
              <w:t>484</w:t>
            </w:r>
          </w:p>
        </w:tc>
        <w:tc>
          <w:tcPr>
            <w:tcW w:w="2129" w:type="dxa"/>
          </w:tcPr>
          <w:p w:rsidR="0027495D" w:rsidRDefault="0027495D" w:rsidP="002D5A33">
            <w:pPr>
              <w:spacing w:line="480" w:lineRule="auto"/>
              <w:jc w:val="both"/>
            </w:pPr>
            <w:r>
              <w:t>687945</w:t>
            </w:r>
          </w:p>
        </w:tc>
      </w:tr>
      <w:tr w:rsidR="0027495D">
        <w:tc>
          <w:tcPr>
            <w:tcW w:w="2128" w:type="dxa"/>
          </w:tcPr>
          <w:p w:rsidR="0027495D" w:rsidRDefault="0027495D" w:rsidP="002D5A33">
            <w:pPr>
              <w:spacing w:line="480" w:lineRule="auto"/>
              <w:jc w:val="both"/>
            </w:pPr>
            <w:r>
              <w:t>Poor Quality Data</w:t>
            </w:r>
          </w:p>
        </w:tc>
        <w:tc>
          <w:tcPr>
            <w:tcW w:w="2129" w:type="dxa"/>
          </w:tcPr>
          <w:p w:rsidR="0027495D" w:rsidRDefault="0027495D" w:rsidP="002D5A33">
            <w:pPr>
              <w:spacing w:line="480" w:lineRule="auto"/>
              <w:jc w:val="both"/>
            </w:pPr>
            <w:r>
              <w:t>33022</w:t>
            </w:r>
          </w:p>
        </w:tc>
        <w:tc>
          <w:tcPr>
            <w:tcW w:w="2129" w:type="dxa"/>
          </w:tcPr>
          <w:p w:rsidR="0027495D" w:rsidRDefault="0027495D" w:rsidP="002D5A33">
            <w:pPr>
              <w:spacing w:line="480" w:lineRule="auto"/>
              <w:jc w:val="both"/>
            </w:pPr>
            <w:r>
              <w:t>583</w:t>
            </w:r>
          </w:p>
        </w:tc>
        <w:tc>
          <w:tcPr>
            <w:tcW w:w="2129" w:type="dxa"/>
          </w:tcPr>
          <w:p w:rsidR="0027495D" w:rsidRDefault="0027495D" w:rsidP="002D5A33">
            <w:pPr>
              <w:spacing w:line="480" w:lineRule="auto"/>
              <w:jc w:val="both"/>
            </w:pPr>
            <w:r>
              <w:t>11256293</w:t>
            </w:r>
          </w:p>
        </w:tc>
      </w:tr>
    </w:tbl>
    <w:p w:rsidR="0027495D" w:rsidRDefault="0027495D">
      <w:r>
        <w:br w:type="page"/>
      </w:r>
    </w:p>
    <w:p w:rsidR="006E4862" w:rsidRDefault="00302345" w:rsidP="00566071">
      <w:pPr>
        <w:spacing w:line="480" w:lineRule="auto"/>
        <w:jc w:val="both"/>
      </w:pPr>
      <w:proofErr w:type="gramStart"/>
      <w:r>
        <w:t>were</w:t>
      </w:r>
      <w:proofErr w:type="gramEnd"/>
      <w:r>
        <w:t xml:space="preserve"> also trimmed with other widely used tools</w:t>
      </w:r>
      <w:r w:rsidR="00F1066E">
        <w:t xml:space="preserve">, including </w:t>
      </w:r>
      <w:r>
        <w:t xml:space="preserve">PRINSEQ </w:t>
      </w:r>
      <w:r w:rsidR="00D148ED">
        <w:fldChar w:fldCharType="begin"/>
      </w:r>
      <w:r w:rsidR="008750D5">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D148ED">
        <w:fldChar w:fldCharType="separate"/>
      </w:r>
      <w:r>
        <w:rPr>
          <w:noProof/>
        </w:rPr>
        <w:t>(Schmieder and Edwards, 2011)</w:t>
      </w:r>
      <w:r w:rsidR="00D148ED">
        <w:fldChar w:fldCharType="end"/>
      </w:r>
      <w:r>
        <w:t xml:space="preserve">, the Modified-Mott algorithm implemented in </w:t>
      </w:r>
      <w:proofErr w:type="spellStart"/>
      <w:r>
        <w:t>Geneious</w:t>
      </w:r>
      <w:proofErr w:type="spellEnd"/>
      <w:r>
        <w:t xml:space="preserve"> </w:t>
      </w:r>
      <w:r w:rsidR="00D148ED">
        <w:fldChar w:fldCharType="begin"/>
      </w:r>
      <w:r w:rsidR="008750D5">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D148ED">
        <w:fldChar w:fldCharType="separate"/>
      </w:r>
      <w:r>
        <w:rPr>
          <w:noProof/>
        </w:rPr>
        <w:t>(Kearse et al., 2012)</w:t>
      </w:r>
      <w:r w:rsidR="00D148ED">
        <w:fldChar w:fldCharType="end"/>
      </w:r>
      <w:r>
        <w:t xml:space="preserve">, 454/Roche </w:t>
      </w:r>
      <w:proofErr w:type="spellStart"/>
      <w:r w:rsidR="00F1066E">
        <w:t>N</w:t>
      </w:r>
      <w:r>
        <w:t>ewbler</w:t>
      </w:r>
      <w:proofErr w:type="spellEnd"/>
      <w:r>
        <w:t xml:space="preserve"> v2.6, FASTX </w:t>
      </w:r>
      <w:r w:rsidR="00D148ED">
        <w:fldChar w:fldCharType="begin"/>
      </w:r>
      <w:r w:rsidR="008750D5">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D148ED">
        <w:fldChar w:fldCharType="separate"/>
      </w:r>
      <w:r>
        <w:rPr>
          <w:noProof/>
        </w:rPr>
        <w:t>(Blankenberg et al., 2010)</w:t>
      </w:r>
      <w:r w:rsidR="00D148ED">
        <w:fldChar w:fldCharType="end"/>
      </w:r>
      <w:r>
        <w:t xml:space="preserve"> and the </w:t>
      </w:r>
      <w:r w:rsidR="00F1066E">
        <w:t>L</w:t>
      </w:r>
      <w:r>
        <w:t xml:space="preserve">ucy algorithm </w:t>
      </w:r>
      <w:r w:rsidR="00D148ED">
        <w:fldChar w:fldCharType="begin"/>
      </w:r>
      <w:r w:rsidR="008750D5">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D148ED">
        <w:fldChar w:fldCharType="separate"/>
      </w:r>
      <w:r>
        <w:rPr>
          <w:noProof/>
        </w:rPr>
        <w:t>(Chou and Holmes, 2001a; Li and Chou, 2004)</w:t>
      </w:r>
      <w:r w:rsidR="00D148ED">
        <w:fldChar w:fldCharType="end"/>
      </w:r>
      <w:r>
        <w:t xml:space="preserve"> implemented in </w:t>
      </w:r>
      <w:proofErr w:type="spellStart"/>
      <w:r>
        <w:t>clean_reads</w:t>
      </w:r>
      <w:proofErr w:type="spellEnd"/>
      <w:r>
        <w:t xml:space="preserve"> </w:t>
      </w:r>
      <w:r w:rsidR="00D148ED">
        <w:fldChar w:fldCharType="begin"/>
      </w:r>
      <w:r w:rsidR="008750D5">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D148ED">
        <w:fldChar w:fldCharType="separate"/>
      </w:r>
      <w:r>
        <w:rPr>
          <w:noProof/>
        </w:rPr>
        <w:t>(Blanca et al., 2011)</w:t>
      </w:r>
      <w:r w:rsidR="00D148ED">
        <w:fldChar w:fldCharType="end"/>
      </w:r>
      <w:r>
        <w:t>.</w:t>
      </w:r>
      <w:r w:rsidR="00F90398">
        <w:t xml:space="preserve"> </w:t>
      </w:r>
      <w:r w:rsidR="00F1066E">
        <w:t xml:space="preserve">Apart from </w:t>
      </w:r>
      <w:proofErr w:type="spellStart"/>
      <w:r w:rsidR="006E4862">
        <w:t>Newbler</w:t>
      </w:r>
      <w:proofErr w:type="spellEnd"/>
      <w:r w:rsidR="006E4862">
        <w:t xml:space="preserve">, which only trims at Q20, all other tools were executed </w:t>
      </w:r>
      <w:r w:rsidR="00854C7A">
        <w:t xml:space="preserve">at Q20 and Q30 with </w:t>
      </w:r>
      <w:r w:rsidR="00F1066E">
        <w:t xml:space="preserve">a </w:t>
      </w:r>
      <w:r w:rsidR="00854C7A">
        <w:t xml:space="preserve">constant minimum </w:t>
      </w:r>
      <w:r w:rsidR="006E4862">
        <w:t xml:space="preserve">read length of 50. </w:t>
      </w:r>
      <w:r w:rsidR="00854C7A">
        <w:t xml:space="preserve">The </w:t>
      </w:r>
      <w:r w:rsidR="00F1066E">
        <w:t xml:space="preserve">collective </w:t>
      </w:r>
      <w:r w:rsidR="00854C7A">
        <w:t>result</w:t>
      </w:r>
      <w:r w:rsidR="00F1066E">
        <w:t>s</w:t>
      </w:r>
      <w:r w:rsidR="00854C7A">
        <w:t xml:space="preserve"> for</w:t>
      </w:r>
      <w:r w:rsidR="00F1066E">
        <w:t xml:space="preserve"> the</w:t>
      </w:r>
      <w:r w:rsidR="00854C7A">
        <w:t xml:space="preserve"> poor quality data</w:t>
      </w:r>
      <w:r w:rsidR="00F1066E">
        <w:t xml:space="preserve"> (Table 2.2)</w:t>
      </w:r>
      <w:r w:rsidR="00854C7A">
        <w:t xml:space="preserve"> and </w:t>
      </w:r>
      <w:r w:rsidR="00F1066E">
        <w:t xml:space="preserve">for the </w:t>
      </w:r>
      <w:r w:rsidR="00854C7A">
        <w:t>good quality data</w:t>
      </w:r>
      <w:r w:rsidR="00F1066E">
        <w:t xml:space="preserve"> (Table 2.3) were tabulated for comparison</w:t>
      </w:r>
      <w:r w:rsidR="00854C7A">
        <w:t xml:space="preserve">. </w:t>
      </w:r>
      <w:r w:rsidR="006E4862">
        <w:t xml:space="preserve">The performance of QTrim was </w:t>
      </w:r>
      <w:r w:rsidR="00F1066E">
        <w:t>to</w:t>
      </w:r>
      <w:r w:rsidR="006E4862">
        <w:t xml:space="preserve"> </w:t>
      </w:r>
      <w:r w:rsidR="00F17F55">
        <w:t xml:space="preserve">the above mentioned tools on the basis of </w:t>
      </w:r>
      <w:r w:rsidR="00F1066E">
        <w:t xml:space="preserve">the </w:t>
      </w:r>
      <w:r w:rsidR="00F17F55">
        <w:t>total</w:t>
      </w:r>
      <w:r w:rsidR="00F1066E">
        <w:t xml:space="preserve"> number of</w:t>
      </w:r>
      <w:r w:rsidR="00F17F55">
        <w:t xml:space="preserve"> </w:t>
      </w:r>
      <w:r w:rsidR="00F1066E">
        <w:t xml:space="preserve">reads in the </w:t>
      </w:r>
      <w:r w:rsidR="00F17F55">
        <w:t xml:space="preserve">output, </w:t>
      </w:r>
      <w:r w:rsidR="006E4862">
        <w:t xml:space="preserve">longest </w:t>
      </w:r>
      <w:r w:rsidR="00F17F55">
        <w:t>av</w:t>
      </w:r>
      <w:r w:rsidR="006E4862">
        <w:t>erage read length in the output, number of poor quality bases</w:t>
      </w:r>
      <w:r w:rsidR="00F1066E">
        <w:t>,</w:t>
      </w:r>
      <w:r w:rsidR="006E4862">
        <w:t xml:space="preserve"> </w:t>
      </w:r>
      <w:r w:rsidR="00F17F55">
        <w:t xml:space="preserve">and time of execution. </w:t>
      </w:r>
      <w:r w:rsidR="006E4862">
        <w:t>We</w:t>
      </w:r>
      <w:r w:rsidR="00F17F55">
        <w:t xml:space="preserve"> </w:t>
      </w:r>
      <w:r>
        <w:t xml:space="preserve">assume </w:t>
      </w:r>
      <w:r w:rsidR="00F1066E">
        <w:t xml:space="preserve">that </w:t>
      </w:r>
      <w:r>
        <w:t xml:space="preserve">the </w:t>
      </w:r>
      <w:r w:rsidR="00F17F55">
        <w:t xml:space="preserve">best tool should </w:t>
      </w:r>
      <w:r w:rsidR="00F1066E">
        <w:t>generate the</w:t>
      </w:r>
      <w:r w:rsidR="00F17F55">
        <w:t xml:space="preserve"> highest number of cleaned sequence reads with </w:t>
      </w:r>
      <w:r w:rsidR="00F1066E">
        <w:t xml:space="preserve">the </w:t>
      </w:r>
      <w:r w:rsidR="006E4862">
        <w:t>longest</w:t>
      </w:r>
      <w:r w:rsidR="00F17F55">
        <w:t xml:space="preserve"> average read length.</w:t>
      </w:r>
    </w:p>
    <w:p w:rsidR="00566071" w:rsidRDefault="00566071" w:rsidP="00F84A7A">
      <w:pPr>
        <w:autoSpaceDE w:val="0"/>
        <w:autoSpaceDN w:val="0"/>
        <w:adjustRightInd w:val="0"/>
        <w:spacing w:line="480" w:lineRule="auto"/>
        <w:jc w:val="both"/>
      </w:pPr>
      <w:r>
        <w:t>When applied to the</w:t>
      </w:r>
      <w:r w:rsidR="006E4862">
        <w:t xml:space="preserve"> good quality dataset</w:t>
      </w:r>
      <w:r>
        <w:t>, our observation</w:t>
      </w:r>
      <w:r w:rsidR="006E4862">
        <w:t xml:space="preserve"> showed that QTrim and PRINSEQ performed at</w:t>
      </w:r>
      <w:r w:rsidR="00F1066E">
        <w:t xml:space="preserve"> an</w:t>
      </w:r>
      <w:r w:rsidR="006E4862">
        <w:t xml:space="preserve"> equivalent level</w:t>
      </w:r>
      <w:r>
        <w:t xml:space="preserve"> (Figure 2.7 A and C</w:t>
      </w:r>
      <w:r w:rsidR="00F1066E">
        <w:t xml:space="preserve">; </w:t>
      </w:r>
      <w:r>
        <w:t>Table 2.2</w:t>
      </w:r>
      <w:r w:rsidR="00F1066E">
        <w:t xml:space="preserve"> </w:t>
      </w:r>
      <w:r w:rsidR="006E4862">
        <w:t>Q20 and Tab</w:t>
      </w:r>
      <w:r>
        <w:t>le 2.3</w:t>
      </w:r>
      <w:r w:rsidR="006E4862">
        <w:t xml:space="preserve">) and outperformed all the </w:t>
      </w:r>
      <w:r>
        <w:t>other tools (Figure 2.7 A and C)</w:t>
      </w:r>
      <w:r w:rsidR="00B2608C">
        <w:t>. A total of</w:t>
      </w:r>
      <w:r>
        <w:t xml:space="preserve"> 15829 trimmed reads with a mean length of 448 nucleotides </w:t>
      </w:r>
      <w:r w:rsidR="00B2608C">
        <w:t xml:space="preserve">was produced </w:t>
      </w:r>
      <w:r>
        <w:t xml:space="preserve">by QTrim and 15825 trimmed reads with a mean length of 450 nucleotides </w:t>
      </w:r>
      <w:r w:rsidR="00B2608C">
        <w:t xml:space="preserve">was produced </w:t>
      </w:r>
      <w:r>
        <w:t xml:space="preserve">by PRINSEQ in the Q20 threshold analysis.  In the more stringent Q30 analysis, the number of </w:t>
      </w:r>
      <w:r w:rsidR="00B2608C">
        <w:t xml:space="preserve">produced </w:t>
      </w:r>
      <w:r>
        <w:t xml:space="preserve">reads remained similar to that of the Q20 analysis (Table 2.2 and Table 2.3) however the mean read length reduced to 422 and 426 nucleotides for QTrim and PRINSEQ respectively.  For both the Q20 and Q30 analysis all of the other approaches </w:t>
      </w:r>
      <w:r w:rsidR="00B2608C">
        <w:t xml:space="preserve">produced </w:t>
      </w:r>
      <w:r>
        <w:t xml:space="preserve">a comparable number of trimmed reads to QTrim and PRINSEQ, however </w:t>
      </w:r>
      <w:r w:rsidR="00B2608C">
        <w:t xml:space="preserve">the </w:t>
      </w:r>
      <w:r>
        <w:t xml:space="preserve">average read lengths were significantly shorter (Figure 2.7 A and C). </w:t>
      </w:r>
    </w:p>
    <w:p w:rsidR="00F84A7A" w:rsidRDefault="00F84A7A" w:rsidP="00F84A7A">
      <w:pPr>
        <w:spacing w:line="480" w:lineRule="auto"/>
        <w:jc w:val="both"/>
      </w:pPr>
    </w:p>
    <w:p w:rsidR="007E282A" w:rsidRDefault="00F84A7A" w:rsidP="007E282A">
      <w:pPr>
        <w:spacing w:line="480" w:lineRule="auto"/>
        <w:jc w:val="both"/>
      </w:pPr>
      <w:r>
        <w:t xml:space="preserve"> </w:t>
      </w:r>
      <w:r w:rsidR="007E282A">
        <w:t xml:space="preserve">Table 2.2: Quality trimming of </w:t>
      </w:r>
      <w:r w:rsidR="00B2608C">
        <w:t xml:space="preserve">the </w:t>
      </w:r>
      <w:r w:rsidR="007E282A">
        <w:t xml:space="preserve">poor quality data with QTrim and other tested tools at </w:t>
      </w:r>
      <w:r w:rsidR="00B2608C">
        <w:t xml:space="preserve">a </w:t>
      </w:r>
      <w:r w:rsidR="007E282A">
        <w:t>mean quality of 20 (Q20) and 30 (Q30) and minimum read length</w:t>
      </w:r>
      <w:r w:rsidR="00B2608C">
        <w:t xml:space="preserve"> of</w:t>
      </w:r>
      <w:r w:rsidR="007E282A">
        <w:t xml:space="preserve"> 50</w:t>
      </w:r>
      <w:r w:rsidR="00B2608C">
        <w:t>.</w:t>
      </w:r>
    </w:p>
    <w:tbl>
      <w:tblPr>
        <w:tblStyle w:val="TableGrid"/>
        <w:tblW w:w="8818" w:type="dxa"/>
        <w:tblLook w:val="00BF"/>
      </w:tblPr>
      <w:tblGrid>
        <w:gridCol w:w="2107"/>
        <w:gridCol w:w="1003"/>
        <w:gridCol w:w="1109"/>
        <w:gridCol w:w="1108"/>
        <w:gridCol w:w="877"/>
        <w:gridCol w:w="1134"/>
        <w:gridCol w:w="1480"/>
      </w:tblGrid>
      <w:tr w:rsidR="007E282A">
        <w:tc>
          <w:tcPr>
            <w:tcW w:w="2107" w:type="dxa"/>
            <w:vMerge w:val="restart"/>
          </w:tcPr>
          <w:p w:rsidR="007E282A" w:rsidRDefault="007E282A" w:rsidP="00591508">
            <w:pPr>
              <w:spacing w:line="480" w:lineRule="auto"/>
              <w:jc w:val="both"/>
            </w:pPr>
          </w:p>
        </w:tc>
        <w:tc>
          <w:tcPr>
            <w:tcW w:w="2112" w:type="dxa"/>
            <w:gridSpan w:val="2"/>
          </w:tcPr>
          <w:p w:rsidR="007E282A" w:rsidRDefault="007E282A" w:rsidP="00591508">
            <w:pPr>
              <w:spacing w:line="480" w:lineRule="auto"/>
              <w:jc w:val="both"/>
            </w:pPr>
            <w:r>
              <w:t>Total output reads</w:t>
            </w:r>
          </w:p>
        </w:tc>
        <w:tc>
          <w:tcPr>
            <w:tcW w:w="1985" w:type="dxa"/>
            <w:gridSpan w:val="2"/>
          </w:tcPr>
          <w:p w:rsidR="007E282A" w:rsidRDefault="007E282A" w:rsidP="00591508">
            <w:pPr>
              <w:spacing w:line="480" w:lineRule="auto"/>
              <w:jc w:val="both"/>
            </w:pPr>
            <w:r>
              <w:t>Mean read length</w:t>
            </w:r>
          </w:p>
        </w:tc>
        <w:tc>
          <w:tcPr>
            <w:tcW w:w="2614" w:type="dxa"/>
            <w:gridSpan w:val="2"/>
          </w:tcPr>
          <w:p w:rsidR="007E282A" w:rsidRDefault="007E282A" w:rsidP="00B2608C">
            <w:pPr>
              <w:spacing w:line="480" w:lineRule="auto"/>
              <w:jc w:val="both"/>
            </w:pPr>
            <w:r>
              <w:t xml:space="preserve">Total </w:t>
            </w:r>
            <w:r w:rsidR="00B2608C">
              <w:t xml:space="preserve"># of </w:t>
            </w:r>
            <w:r>
              <w:t xml:space="preserve">bases with </w:t>
            </w:r>
            <w:r w:rsidR="00B2608C">
              <w:t xml:space="preserve">quality scores </w:t>
            </w:r>
            <w:r>
              <w:t>&lt;</w:t>
            </w:r>
            <w:r w:rsidR="00B2608C">
              <w:t xml:space="preserve"> </w:t>
            </w:r>
            <w:r>
              <w:t>20</w:t>
            </w:r>
          </w:p>
        </w:tc>
      </w:tr>
      <w:tr w:rsidR="007E282A">
        <w:tc>
          <w:tcPr>
            <w:tcW w:w="2107" w:type="dxa"/>
            <w:vMerge/>
          </w:tcPr>
          <w:p w:rsidR="007E282A" w:rsidRDefault="007E282A" w:rsidP="00591508">
            <w:pPr>
              <w:spacing w:line="480" w:lineRule="auto"/>
              <w:jc w:val="both"/>
            </w:pPr>
          </w:p>
        </w:tc>
        <w:tc>
          <w:tcPr>
            <w:tcW w:w="1003" w:type="dxa"/>
            <w:tcBorders>
              <w:right w:val="single" w:sz="4" w:space="0" w:color="auto"/>
            </w:tcBorders>
          </w:tcPr>
          <w:p w:rsidR="007E282A" w:rsidRDefault="007E282A" w:rsidP="00591508">
            <w:pPr>
              <w:spacing w:line="480" w:lineRule="auto"/>
              <w:jc w:val="both"/>
            </w:pPr>
            <w:r>
              <w:t>Q20</w:t>
            </w:r>
          </w:p>
        </w:tc>
        <w:tc>
          <w:tcPr>
            <w:tcW w:w="1109" w:type="dxa"/>
            <w:tcBorders>
              <w:left w:val="single" w:sz="4" w:space="0" w:color="auto"/>
            </w:tcBorders>
          </w:tcPr>
          <w:p w:rsidR="007E282A" w:rsidRDefault="007E282A" w:rsidP="00591508">
            <w:pPr>
              <w:spacing w:line="480" w:lineRule="auto"/>
              <w:jc w:val="both"/>
            </w:pPr>
            <w:r>
              <w:t>Q30</w:t>
            </w:r>
          </w:p>
        </w:tc>
        <w:tc>
          <w:tcPr>
            <w:tcW w:w="1108" w:type="dxa"/>
            <w:tcBorders>
              <w:right w:val="single" w:sz="4" w:space="0" w:color="auto"/>
            </w:tcBorders>
          </w:tcPr>
          <w:p w:rsidR="007E282A" w:rsidRDefault="007E282A" w:rsidP="00591508">
            <w:pPr>
              <w:spacing w:line="480" w:lineRule="auto"/>
              <w:jc w:val="both"/>
            </w:pPr>
            <w:r>
              <w:t>Q20</w:t>
            </w:r>
          </w:p>
        </w:tc>
        <w:tc>
          <w:tcPr>
            <w:tcW w:w="877" w:type="dxa"/>
            <w:tcBorders>
              <w:left w:val="single" w:sz="4" w:space="0" w:color="auto"/>
            </w:tcBorders>
          </w:tcPr>
          <w:p w:rsidR="007E282A" w:rsidRDefault="007E282A" w:rsidP="00591508">
            <w:pPr>
              <w:spacing w:line="480" w:lineRule="auto"/>
              <w:jc w:val="both"/>
            </w:pPr>
            <w:r>
              <w:t>Q30</w:t>
            </w:r>
          </w:p>
        </w:tc>
        <w:tc>
          <w:tcPr>
            <w:tcW w:w="1134" w:type="dxa"/>
            <w:tcBorders>
              <w:right w:val="single" w:sz="4" w:space="0" w:color="auto"/>
            </w:tcBorders>
          </w:tcPr>
          <w:p w:rsidR="007E282A" w:rsidRDefault="007E282A" w:rsidP="00591508">
            <w:pPr>
              <w:spacing w:line="480" w:lineRule="auto"/>
              <w:jc w:val="both"/>
            </w:pPr>
            <w:r>
              <w:t>Q20</w:t>
            </w:r>
          </w:p>
        </w:tc>
        <w:tc>
          <w:tcPr>
            <w:tcW w:w="1480" w:type="dxa"/>
            <w:tcBorders>
              <w:left w:val="single" w:sz="4" w:space="0" w:color="auto"/>
            </w:tcBorders>
          </w:tcPr>
          <w:p w:rsidR="007E282A" w:rsidRDefault="007E282A" w:rsidP="00591508">
            <w:pPr>
              <w:spacing w:line="480" w:lineRule="auto"/>
              <w:jc w:val="both"/>
            </w:pPr>
            <w:r>
              <w:t>Q30</w:t>
            </w:r>
          </w:p>
        </w:tc>
      </w:tr>
      <w:tr w:rsidR="007E282A">
        <w:tc>
          <w:tcPr>
            <w:tcW w:w="2107" w:type="dxa"/>
          </w:tcPr>
          <w:p w:rsidR="007E282A" w:rsidRDefault="007E282A" w:rsidP="00591508">
            <w:pPr>
              <w:spacing w:line="480" w:lineRule="auto"/>
              <w:jc w:val="both"/>
            </w:pPr>
            <w:r>
              <w:t>QTrim</w:t>
            </w:r>
          </w:p>
        </w:tc>
        <w:tc>
          <w:tcPr>
            <w:tcW w:w="1003" w:type="dxa"/>
            <w:tcBorders>
              <w:right w:val="single" w:sz="4" w:space="0" w:color="auto"/>
            </w:tcBorders>
          </w:tcPr>
          <w:p w:rsidR="007E282A" w:rsidRDefault="007E282A" w:rsidP="00591508">
            <w:pPr>
              <w:spacing w:line="480" w:lineRule="auto"/>
              <w:jc w:val="both"/>
            </w:pPr>
            <w:r>
              <w:t>32818</w:t>
            </w:r>
          </w:p>
        </w:tc>
        <w:tc>
          <w:tcPr>
            <w:tcW w:w="1109" w:type="dxa"/>
            <w:tcBorders>
              <w:left w:val="single" w:sz="4" w:space="0" w:color="auto"/>
            </w:tcBorders>
          </w:tcPr>
          <w:p w:rsidR="007E282A" w:rsidRDefault="007E282A" w:rsidP="00F90398">
            <w:pPr>
              <w:spacing w:line="480" w:lineRule="auto"/>
              <w:jc w:val="both"/>
            </w:pPr>
            <w:r>
              <w:t>23321</w:t>
            </w:r>
          </w:p>
        </w:tc>
        <w:tc>
          <w:tcPr>
            <w:tcW w:w="1108" w:type="dxa"/>
            <w:tcBorders>
              <w:right w:val="single" w:sz="4" w:space="0" w:color="auto"/>
            </w:tcBorders>
          </w:tcPr>
          <w:p w:rsidR="007E282A" w:rsidRDefault="007E282A" w:rsidP="00591508">
            <w:pPr>
              <w:spacing w:line="480" w:lineRule="auto"/>
              <w:jc w:val="both"/>
            </w:pPr>
            <w:r>
              <w:t>273</w:t>
            </w:r>
          </w:p>
        </w:tc>
        <w:tc>
          <w:tcPr>
            <w:tcW w:w="877" w:type="dxa"/>
            <w:tcBorders>
              <w:left w:val="single" w:sz="4" w:space="0" w:color="auto"/>
            </w:tcBorders>
          </w:tcPr>
          <w:p w:rsidR="007E282A" w:rsidRDefault="007E282A" w:rsidP="00F90398">
            <w:pPr>
              <w:spacing w:line="480" w:lineRule="auto"/>
              <w:jc w:val="both"/>
            </w:pPr>
            <w:r>
              <w:t>162</w:t>
            </w:r>
          </w:p>
        </w:tc>
        <w:tc>
          <w:tcPr>
            <w:tcW w:w="1134" w:type="dxa"/>
            <w:tcBorders>
              <w:right w:val="single" w:sz="4" w:space="0" w:color="auto"/>
            </w:tcBorders>
          </w:tcPr>
          <w:p w:rsidR="007E282A" w:rsidRDefault="007E282A" w:rsidP="00591508">
            <w:pPr>
              <w:spacing w:line="480" w:lineRule="auto"/>
              <w:jc w:val="both"/>
            </w:pPr>
            <w:r>
              <w:t>2107979</w:t>
            </w:r>
          </w:p>
        </w:tc>
        <w:tc>
          <w:tcPr>
            <w:tcW w:w="1480" w:type="dxa"/>
            <w:tcBorders>
              <w:left w:val="single" w:sz="4" w:space="0" w:color="auto"/>
            </w:tcBorders>
          </w:tcPr>
          <w:p w:rsidR="007E282A" w:rsidRDefault="007E282A" w:rsidP="00F90398">
            <w:pPr>
              <w:spacing w:line="480" w:lineRule="auto"/>
              <w:jc w:val="both"/>
            </w:pPr>
            <w:r>
              <w:t>251894</w:t>
            </w:r>
          </w:p>
        </w:tc>
      </w:tr>
      <w:tr w:rsidR="007E282A">
        <w:tc>
          <w:tcPr>
            <w:tcW w:w="2107" w:type="dxa"/>
          </w:tcPr>
          <w:p w:rsidR="007E282A" w:rsidRDefault="007E282A" w:rsidP="00591508">
            <w:pPr>
              <w:spacing w:line="480" w:lineRule="auto"/>
              <w:jc w:val="both"/>
            </w:pPr>
            <w:proofErr w:type="spellStart"/>
            <w:r>
              <w:t>Clean_reads</w:t>
            </w:r>
            <w:proofErr w:type="spellEnd"/>
          </w:p>
        </w:tc>
        <w:tc>
          <w:tcPr>
            <w:tcW w:w="1003" w:type="dxa"/>
            <w:tcBorders>
              <w:right w:val="single" w:sz="4" w:space="0" w:color="auto"/>
            </w:tcBorders>
          </w:tcPr>
          <w:p w:rsidR="007E282A" w:rsidRDefault="007E282A" w:rsidP="00591508">
            <w:pPr>
              <w:spacing w:line="480" w:lineRule="auto"/>
              <w:jc w:val="both"/>
            </w:pPr>
            <w:r>
              <w:t>31379</w:t>
            </w:r>
          </w:p>
        </w:tc>
        <w:tc>
          <w:tcPr>
            <w:tcW w:w="1109" w:type="dxa"/>
            <w:tcBorders>
              <w:left w:val="single" w:sz="4" w:space="0" w:color="auto"/>
            </w:tcBorders>
          </w:tcPr>
          <w:p w:rsidR="007E282A" w:rsidRDefault="007E282A" w:rsidP="00F90398">
            <w:pPr>
              <w:spacing w:line="480" w:lineRule="auto"/>
              <w:jc w:val="both"/>
            </w:pPr>
            <w:r>
              <w:t>16940</w:t>
            </w:r>
          </w:p>
        </w:tc>
        <w:tc>
          <w:tcPr>
            <w:tcW w:w="1108" w:type="dxa"/>
            <w:tcBorders>
              <w:right w:val="single" w:sz="4" w:space="0" w:color="auto"/>
            </w:tcBorders>
          </w:tcPr>
          <w:p w:rsidR="007E282A" w:rsidRDefault="007E282A" w:rsidP="00591508">
            <w:pPr>
              <w:spacing w:line="480" w:lineRule="auto"/>
              <w:jc w:val="both"/>
            </w:pPr>
            <w:r>
              <w:t>157</w:t>
            </w:r>
          </w:p>
        </w:tc>
        <w:tc>
          <w:tcPr>
            <w:tcW w:w="877" w:type="dxa"/>
            <w:tcBorders>
              <w:left w:val="single" w:sz="4" w:space="0" w:color="auto"/>
            </w:tcBorders>
          </w:tcPr>
          <w:p w:rsidR="007E282A" w:rsidRDefault="007E282A" w:rsidP="00F90398">
            <w:pPr>
              <w:spacing w:line="480" w:lineRule="auto"/>
              <w:jc w:val="both"/>
            </w:pPr>
            <w:r>
              <w:t>89</w:t>
            </w:r>
          </w:p>
        </w:tc>
        <w:tc>
          <w:tcPr>
            <w:tcW w:w="1134" w:type="dxa"/>
            <w:tcBorders>
              <w:right w:val="single" w:sz="4" w:space="0" w:color="auto"/>
            </w:tcBorders>
          </w:tcPr>
          <w:p w:rsidR="007E282A" w:rsidRDefault="007E282A" w:rsidP="00591508">
            <w:pPr>
              <w:spacing w:line="480" w:lineRule="auto"/>
              <w:jc w:val="both"/>
            </w:pPr>
            <w:r>
              <w:t>536342</w:t>
            </w:r>
          </w:p>
        </w:tc>
        <w:tc>
          <w:tcPr>
            <w:tcW w:w="1480" w:type="dxa"/>
            <w:tcBorders>
              <w:left w:val="single" w:sz="4" w:space="0" w:color="auto"/>
            </w:tcBorders>
          </w:tcPr>
          <w:p w:rsidR="007E282A" w:rsidRDefault="007E282A" w:rsidP="00F90398">
            <w:pPr>
              <w:spacing w:line="480" w:lineRule="auto"/>
              <w:jc w:val="both"/>
            </w:pPr>
            <w:r>
              <w:t>535</w:t>
            </w:r>
          </w:p>
        </w:tc>
      </w:tr>
      <w:tr w:rsidR="007E282A">
        <w:tc>
          <w:tcPr>
            <w:tcW w:w="2107" w:type="dxa"/>
          </w:tcPr>
          <w:p w:rsidR="007E282A" w:rsidRDefault="007E282A" w:rsidP="00591508">
            <w:pPr>
              <w:spacing w:line="480" w:lineRule="auto"/>
              <w:jc w:val="both"/>
            </w:pPr>
            <w:r>
              <w:t>PRINSEQ</w:t>
            </w:r>
          </w:p>
        </w:tc>
        <w:tc>
          <w:tcPr>
            <w:tcW w:w="1003" w:type="dxa"/>
            <w:tcBorders>
              <w:right w:val="single" w:sz="4" w:space="0" w:color="auto"/>
            </w:tcBorders>
          </w:tcPr>
          <w:p w:rsidR="007E282A" w:rsidRDefault="007E282A" w:rsidP="00591508">
            <w:pPr>
              <w:spacing w:line="480" w:lineRule="auto"/>
              <w:jc w:val="both"/>
            </w:pPr>
            <w:r>
              <w:t>32381</w:t>
            </w:r>
          </w:p>
        </w:tc>
        <w:tc>
          <w:tcPr>
            <w:tcW w:w="1109" w:type="dxa"/>
            <w:tcBorders>
              <w:left w:val="single" w:sz="4" w:space="0" w:color="auto"/>
            </w:tcBorders>
          </w:tcPr>
          <w:p w:rsidR="007E282A" w:rsidRDefault="007E282A" w:rsidP="00F90398">
            <w:pPr>
              <w:spacing w:line="480" w:lineRule="auto"/>
              <w:jc w:val="both"/>
            </w:pPr>
            <w:r>
              <w:t>20717</w:t>
            </w:r>
          </w:p>
        </w:tc>
        <w:tc>
          <w:tcPr>
            <w:tcW w:w="1108" w:type="dxa"/>
            <w:tcBorders>
              <w:right w:val="single" w:sz="4" w:space="0" w:color="auto"/>
            </w:tcBorders>
          </w:tcPr>
          <w:p w:rsidR="007E282A" w:rsidRDefault="007E282A" w:rsidP="00591508">
            <w:pPr>
              <w:spacing w:line="480" w:lineRule="auto"/>
              <w:jc w:val="both"/>
            </w:pPr>
            <w:r>
              <w:t>282</w:t>
            </w:r>
          </w:p>
        </w:tc>
        <w:tc>
          <w:tcPr>
            <w:tcW w:w="877" w:type="dxa"/>
            <w:tcBorders>
              <w:left w:val="single" w:sz="4" w:space="0" w:color="auto"/>
            </w:tcBorders>
          </w:tcPr>
          <w:p w:rsidR="007E282A" w:rsidRDefault="007E282A" w:rsidP="00F90398">
            <w:pPr>
              <w:spacing w:line="480" w:lineRule="auto"/>
              <w:jc w:val="both"/>
            </w:pPr>
            <w:r>
              <w:t>176</w:t>
            </w:r>
          </w:p>
        </w:tc>
        <w:tc>
          <w:tcPr>
            <w:tcW w:w="1134" w:type="dxa"/>
            <w:tcBorders>
              <w:right w:val="single" w:sz="4" w:space="0" w:color="auto"/>
            </w:tcBorders>
          </w:tcPr>
          <w:p w:rsidR="007E282A" w:rsidRDefault="007E282A" w:rsidP="00591508">
            <w:pPr>
              <w:spacing w:line="480" w:lineRule="auto"/>
              <w:jc w:val="both"/>
            </w:pPr>
            <w:r>
              <w:t>2281685</w:t>
            </w:r>
          </w:p>
        </w:tc>
        <w:tc>
          <w:tcPr>
            <w:tcW w:w="1480" w:type="dxa"/>
            <w:tcBorders>
              <w:left w:val="single" w:sz="4" w:space="0" w:color="auto"/>
            </w:tcBorders>
          </w:tcPr>
          <w:p w:rsidR="007E282A" w:rsidRDefault="007E282A" w:rsidP="00CD01B6">
            <w:pPr>
              <w:spacing w:line="480" w:lineRule="auto"/>
              <w:jc w:val="both"/>
            </w:pPr>
            <w:r>
              <w:t>300029</w:t>
            </w:r>
          </w:p>
        </w:tc>
      </w:tr>
      <w:tr w:rsidR="007E282A">
        <w:tc>
          <w:tcPr>
            <w:tcW w:w="2107" w:type="dxa"/>
          </w:tcPr>
          <w:p w:rsidR="007E282A" w:rsidRDefault="007E282A" w:rsidP="00591508">
            <w:pPr>
              <w:spacing w:line="480" w:lineRule="auto"/>
              <w:jc w:val="both"/>
            </w:pPr>
            <w:r>
              <w:t>FASTX</w:t>
            </w:r>
          </w:p>
        </w:tc>
        <w:tc>
          <w:tcPr>
            <w:tcW w:w="1003" w:type="dxa"/>
            <w:tcBorders>
              <w:right w:val="single" w:sz="4" w:space="0" w:color="auto"/>
            </w:tcBorders>
          </w:tcPr>
          <w:p w:rsidR="007E282A" w:rsidRDefault="007E282A" w:rsidP="00591508">
            <w:pPr>
              <w:spacing w:line="480" w:lineRule="auto"/>
              <w:jc w:val="both"/>
            </w:pPr>
            <w:r>
              <w:t>1242</w:t>
            </w:r>
          </w:p>
        </w:tc>
        <w:tc>
          <w:tcPr>
            <w:tcW w:w="1109" w:type="dxa"/>
            <w:tcBorders>
              <w:left w:val="single" w:sz="4" w:space="0" w:color="auto"/>
            </w:tcBorders>
          </w:tcPr>
          <w:p w:rsidR="007E282A" w:rsidRDefault="007E282A" w:rsidP="00F90398">
            <w:pPr>
              <w:spacing w:line="480" w:lineRule="auto"/>
              <w:jc w:val="both"/>
            </w:pPr>
            <w:r>
              <w:t>279</w:t>
            </w:r>
          </w:p>
        </w:tc>
        <w:tc>
          <w:tcPr>
            <w:tcW w:w="1108" w:type="dxa"/>
            <w:tcBorders>
              <w:right w:val="single" w:sz="4" w:space="0" w:color="auto"/>
            </w:tcBorders>
          </w:tcPr>
          <w:p w:rsidR="007E282A" w:rsidRDefault="007E282A" w:rsidP="00591508">
            <w:pPr>
              <w:spacing w:line="480" w:lineRule="auto"/>
              <w:jc w:val="both"/>
            </w:pPr>
            <w:r>
              <w:t>154</w:t>
            </w:r>
          </w:p>
        </w:tc>
        <w:tc>
          <w:tcPr>
            <w:tcW w:w="877" w:type="dxa"/>
            <w:tcBorders>
              <w:left w:val="single" w:sz="4" w:space="0" w:color="auto"/>
            </w:tcBorders>
          </w:tcPr>
          <w:p w:rsidR="007E282A" w:rsidRDefault="007E282A" w:rsidP="00F90398">
            <w:pPr>
              <w:spacing w:line="480" w:lineRule="auto"/>
              <w:jc w:val="both"/>
            </w:pPr>
            <w:r>
              <w:t>139</w:t>
            </w:r>
          </w:p>
        </w:tc>
        <w:tc>
          <w:tcPr>
            <w:tcW w:w="1134" w:type="dxa"/>
            <w:tcBorders>
              <w:right w:val="single" w:sz="4" w:space="0" w:color="auto"/>
            </w:tcBorders>
          </w:tcPr>
          <w:p w:rsidR="007E282A" w:rsidRDefault="007E282A" w:rsidP="00591508">
            <w:pPr>
              <w:spacing w:line="480" w:lineRule="auto"/>
              <w:jc w:val="both"/>
            </w:pPr>
            <w:r>
              <w:t>11460</w:t>
            </w:r>
          </w:p>
        </w:tc>
        <w:tc>
          <w:tcPr>
            <w:tcW w:w="1480" w:type="dxa"/>
            <w:tcBorders>
              <w:left w:val="single" w:sz="4" w:space="0" w:color="auto"/>
            </w:tcBorders>
          </w:tcPr>
          <w:p w:rsidR="007E282A" w:rsidRDefault="007E282A" w:rsidP="00F90398">
            <w:pPr>
              <w:spacing w:line="480" w:lineRule="auto"/>
              <w:jc w:val="both"/>
            </w:pPr>
            <w:r>
              <w:t>681</w:t>
            </w:r>
          </w:p>
        </w:tc>
      </w:tr>
      <w:tr w:rsidR="007E282A">
        <w:tc>
          <w:tcPr>
            <w:tcW w:w="2107" w:type="dxa"/>
          </w:tcPr>
          <w:p w:rsidR="007E282A" w:rsidRDefault="007E282A" w:rsidP="00591508">
            <w:pPr>
              <w:spacing w:line="480" w:lineRule="auto"/>
              <w:jc w:val="both"/>
            </w:pPr>
            <w:proofErr w:type="spellStart"/>
            <w:r>
              <w:t>Geneious</w:t>
            </w:r>
            <w:proofErr w:type="spellEnd"/>
          </w:p>
        </w:tc>
        <w:tc>
          <w:tcPr>
            <w:tcW w:w="1003" w:type="dxa"/>
            <w:tcBorders>
              <w:right w:val="single" w:sz="4" w:space="0" w:color="auto"/>
            </w:tcBorders>
          </w:tcPr>
          <w:p w:rsidR="007E282A" w:rsidRDefault="007E282A" w:rsidP="00591508">
            <w:pPr>
              <w:spacing w:line="480" w:lineRule="auto"/>
              <w:jc w:val="both"/>
            </w:pPr>
            <w:r>
              <w:t>29142</w:t>
            </w:r>
          </w:p>
        </w:tc>
        <w:tc>
          <w:tcPr>
            <w:tcW w:w="1109" w:type="dxa"/>
            <w:tcBorders>
              <w:left w:val="single" w:sz="4" w:space="0" w:color="auto"/>
            </w:tcBorders>
          </w:tcPr>
          <w:p w:rsidR="007E282A" w:rsidRDefault="007E282A" w:rsidP="00F90398">
            <w:pPr>
              <w:spacing w:line="480" w:lineRule="auto"/>
              <w:jc w:val="both"/>
            </w:pPr>
            <w:r>
              <w:t>13218</w:t>
            </w:r>
          </w:p>
        </w:tc>
        <w:tc>
          <w:tcPr>
            <w:tcW w:w="1108" w:type="dxa"/>
            <w:tcBorders>
              <w:right w:val="single" w:sz="4" w:space="0" w:color="auto"/>
            </w:tcBorders>
          </w:tcPr>
          <w:p w:rsidR="007E282A" w:rsidRDefault="007E282A" w:rsidP="00591508">
            <w:pPr>
              <w:spacing w:line="480" w:lineRule="auto"/>
              <w:jc w:val="both"/>
            </w:pPr>
            <w:r>
              <w:t>178</w:t>
            </w:r>
          </w:p>
        </w:tc>
        <w:tc>
          <w:tcPr>
            <w:tcW w:w="877" w:type="dxa"/>
            <w:tcBorders>
              <w:left w:val="single" w:sz="4" w:space="0" w:color="auto"/>
            </w:tcBorders>
          </w:tcPr>
          <w:p w:rsidR="007E282A" w:rsidRDefault="007E282A" w:rsidP="00F90398">
            <w:pPr>
              <w:spacing w:line="480" w:lineRule="auto"/>
              <w:jc w:val="both"/>
            </w:pPr>
            <w:r>
              <w:t>90</w:t>
            </w:r>
          </w:p>
        </w:tc>
        <w:tc>
          <w:tcPr>
            <w:tcW w:w="1134" w:type="dxa"/>
            <w:tcBorders>
              <w:right w:val="single" w:sz="4" w:space="0" w:color="auto"/>
            </w:tcBorders>
          </w:tcPr>
          <w:p w:rsidR="007E282A" w:rsidRDefault="007E282A" w:rsidP="00591508">
            <w:pPr>
              <w:spacing w:line="480" w:lineRule="auto"/>
              <w:jc w:val="both"/>
            </w:pPr>
            <w:r>
              <w:t>436947</w:t>
            </w:r>
          </w:p>
        </w:tc>
        <w:tc>
          <w:tcPr>
            <w:tcW w:w="1480" w:type="dxa"/>
            <w:tcBorders>
              <w:left w:val="single" w:sz="4" w:space="0" w:color="auto"/>
            </w:tcBorders>
          </w:tcPr>
          <w:p w:rsidR="007E282A" w:rsidRDefault="007E282A" w:rsidP="00F90398">
            <w:pPr>
              <w:spacing w:line="480" w:lineRule="auto"/>
              <w:jc w:val="both"/>
            </w:pPr>
            <w:r>
              <w:t>231</w:t>
            </w:r>
          </w:p>
        </w:tc>
      </w:tr>
      <w:tr w:rsidR="007E282A">
        <w:tc>
          <w:tcPr>
            <w:tcW w:w="2107" w:type="dxa"/>
          </w:tcPr>
          <w:p w:rsidR="007E282A" w:rsidRDefault="007E282A" w:rsidP="00591508">
            <w:pPr>
              <w:spacing w:line="480" w:lineRule="auto"/>
              <w:jc w:val="both"/>
            </w:pPr>
            <w:r>
              <w:t xml:space="preserve">Roche’s </w:t>
            </w:r>
            <w:proofErr w:type="spellStart"/>
            <w:r>
              <w:t>Newbler</w:t>
            </w:r>
            <w:proofErr w:type="spellEnd"/>
          </w:p>
        </w:tc>
        <w:tc>
          <w:tcPr>
            <w:tcW w:w="1003" w:type="dxa"/>
            <w:tcBorders>
              <w:right w:val="single" w:sz="4" w:space="0" w:color="auto"/>
            </w:tcBorders>
          </w:tcPr>
          <w:p w:rsidR="007E282A" w:rsidRDefault="007E282A" w:rsidP="00591508">
            <w:pPr>
              <w:spacing w:line="480" w:lineRule="auto"/>
              <w:jc w:val="both"/>
            </w:pPr>
            <w:r>
              <w:t>32047</w:t>
            </w:r>
          </w:p>
        </w:tc>
        <w:tc>
          <w:tcPr>
            <w:tcW w:w="1109" w:type="dxa"/>
            <w:tcBorders>
              <w:left w:val="single" w:sz="4" w:space="0" w:color="auto"/>
            </w:tcBorders>
          </w:tcPr>
          <w:p w:rsidR="007E282A" w:rsidRDefault="007E282A" w:rsidP="00F90398">
            <w:pPr>
              <w:spacing w:line="480" w:lineRule="auto"/>
              <w:jc w:val="both"/>
            </w:pPr>
            <w:r>
              <w:t>NA</w:t>
            </w:r>
          </w:p>
        </w:tc>
        <w:tc>
          <w:tcPr>
            <w:tcW w:w="1108" w:type="dxa"/>
            <w:tcBorders>
              <w:right w:val="single" w:sz="4" w:space="0" w:color="auto"/>
            </w:tcBorders>
          </w:tcPr>
          <w:p w:rsidR="007E282A" w:rsidRDefault="007E282A" w:rsidP="00591508">
            <w:pPr>
              <w:spacing w:line="480" w:lineRule="auto"/>
              <w:jc w:val="both"/>
            </w:pPr>
            <w:r>
              <w:t>252</w:t>
            </w:r>
          </w:p>
        </w:tc>
        <w:tc>
          <w:tcPr>
            <w:tcW w:w="877" w:type="dxa"/>
            <w:tcBorders>
              <w:left w:val="single" w:sz="4" w:space="0" w:color="auto"/>
            </w:tcBorders>
          </w:tcPr>
          <w:p w:rsidR="007E282A" w:rsidRDefault="007E282A" w:rsidP="00F90398">
            <w:pPr>
              <w:spacing w:line="480" w:lineRule="auto"/>
              <w:jc w:val="both"/>
            </w:pPr>
            <w:r>
              <w:t>NA</w:t>
            </w:r>
          </w:p>
        </w:tc>
        <w:tc>
          <w:tcPr>
            <w:tcW w:w="1134" w:type="dxa"/>
            <w:tcBorders>
              <w:right w:val="single" w:sz="4" w:space="0" w:color="auto"/>
            </w:tcBorders>
          </w:tcPr>
          <w:p w:rsidR="007E282A" w:rsidRDefault="007E282A" w:rsidP="00591508">
            <w:pPr>
              <w:spacing w:line="480" w:lineRule="auto"/>
              <w:jc w:val="both"/>
            </w:pPr>
            <w:r>
              <w:t>1743863</w:t>
            </w:r>
          </w:p>
        </w:tc>
        <w:tc>
          <w:tcPr>
            <w:tcW w:w="1480" w:type="dxa"/>
            <w:tcBorders>
              <w:left w:val="single" w:sz="4" w:space="0" w:color="auto"/>
            </w:tcBorders>
          </w:tcPr>
          <w:p w:rsidR="007E282A" w:rsidRDefault="007E282A" w:rsidP="00F90398">
            <w:pPr>
              <w:spacing w:line="480" w:lineRule="auto"/>
              <w:jc w:val="both"/>
            </w:pPr>
            <w:r>
              <w:t>NA</w:t>
            </w:r>
          </w:p>
        </w:tc>
      </w:tr>
    </w:tbl>
    <w:p w:rsidR="007E282A" w:rsidRDefault="007E282A" w:rsidP="007E282A">
      <w:pPr>
        <w:spacing w:line="480" w:lineRule="auto"/>
        <w:jc w:val="both"/>
      </w:pPr>
    </w:p>
    <w:p w:rsidR="007E282A" w:rsidRDefault="007E282A" w:rsidP="007E282A">
      <w:pPr>
        <w:spacing w:line="480" w:lineRule="auto"/>
        <w:jc w:val="both"/>
      </w:pPr>
      <w:r>
        <w:t xml:space="preserve">Table 2.3: Quality trimming of </w:t>
      </w:r>
      <w:r w:rsidR="00B2608C">
        <w:t xml:space="preserve">the </w:t>
      </w:r>
      <w:r>
        <w:t>good quality data with QTrim and other tested tool</w:t>
      </w:r>
      <w:r w:rsidR="000014F2">
        <w:t xml:space="preserve">s at </w:t>
      </w:r>
      <w:r w:rsidR="00B2608C">
        <w:t xml:space="preserve">a </w:t>
      </w:r>
      <w:r w:rsidR="000014F2">
        <w:t xml:space="preserve">mean quality of 20 (Q20) </w:t>
      </w:r>
      <w:r>
        <w:t>and 30 (Q30) and minimum read length</w:t>
      </w:r>
      <w:r w:rsidR="00B2608C">
        <w:t xml:space="preserve"> of</w:t>
      </w:r>
      <w:r>
        <w:t xml:space="preserve"> 50</w:t>
      </w:r>
      <w:r w:rsidR="00B2608C">
        <w:t>.</w:t>
      </w:r>
    </w:p>
    <w:tbl>
      <w:tblPr>
        <w:tblStyle w:val="TableGrid"/>
        <w:tblW w:w="8818" w:type="dxa"/>
        <w:tblLook w:val="00BF"/>
      </w:tblPr>
      <w:tblGrid>
        <w:gridCol w:w="2107"/>
        <w:gridCol w:w="1003"/>
        <w:gridCol w:w="1109"/>
        <w:gridCol w:w="1108"/>
        <w:gridCol w:w="877"/>
        <w:gridCol w:w="1134"/>
        <w:gridCol w:w="1480"/>
      </w:tblGrid>
      <w:tr w:rsidR="007E282A">
        <w:tc>
          <w:tcPr>
            <w:tcW w:w="2107" w:type="dxa"/>
            <w:vMerge w:val="restart"/>
          </w:tcPr>
          <w:p w:rsidR="007E282A" w:rsidRDefault="007E282A" w:rsidP="00591508">
            <w:pPr>
              <w:spacing w:line="480" w:lineRule="auto"/>
              <w:jc w:val="both"/>
            </w:pPr>
          </w:p>
        </w:tc>
        <w:tc>
          <w:tcPr>
            <w:tcW w:w="2112" w:type="dxa"/>
            <w:gridSpan w:val="2"/>
          </w:tcPr>
          <w:p w:rsidR="007E282A" w:rsidRDefault="007E282A" w:rsidP="00591508">
            <w:pPr>
              <w:spacing w:line="480" w:lineRule="auto"/>
              <w:jc w:val="both"/>
            </w:pPr>
            <w:r>
              <w:t>Total output reads</w:t>
            </w:r>
          </w:p>
        </w:tc>
        <w:tc>
          <w:tcPr>
            <w:tcW w:w="1985" w:type="dxa"/>
            <w:gridSpan w:val="2"/>
          </w:tcPr>
          <w:p w:rsidR="007E282A" w:rsidRDefault="007E282A" w:rsidP="00591508">
            <w:pPr>
              <w:spacing w:line="480" w:lineRule="auto"/>
              <w:jc w:val="both"/>
            </w:pPr>
            <w:r>
              <w:t>Mean read length</w:t>
            </w:r>
          </w:p>
        </w:tc>
        <w:tc>
          <w:tcPr>
            <w:tcW w:w="2614" w:type="dxa"/>
            <w:gridSpan w:val="2"/>
          </w:tcPr>
          <w:p w:rsidR="007E282A" w:rsidRDefault="007E282A" w:rsidP="00B2608C">
            <w:pPr>
              <w:spacing w:line="480" w:lineRule="auto"/>
              <w:jc w:val="both"/>
            </w:pPr>
            <w:r>
              <w:t xml:space="preserve">Total </w:t>
            </w:r>
            <w:r w:rsidR="00B2608C">
              <w:t xml:space="preserve"># of </w:t>
            </w:r>
            <w:r>
              <w:t xml:space="preserve">bases with </w:t>
            </w:r>
            <w:r w:rsidR="00B2608C">
              <w:t xml:space="preserve">quality scores </w:t>
            </w:r>
            <w:r>
              <w:t>&lt;20</w:t>
            </w:r>
          </w:p>
        </w:tc>
      </w:tr>
      <w:tr w:rsidR="007E282A">
        <w:tc>
          <w:tcPr>
            <w:tcW w:w="2107" w:type="dxa"/>
            <w:vMerge/>
          </w:tcPr>
          <w:p w:rsidR="007E282A" w:rsidRDefault="007E282A" w:rsidP="00591508">
            <w:pPr>
              <w:spacing w:line="480" w:lineRule="auto"/>
              <w:jc w:val="both"/>
            </w:pPr>
          </w:p>
        </w:tc>
        <w:tc>
          <w:tcPr>
            <w:tcW w:w="1003" w:type="dxa"/>
            <w:tcBorders>
              <w:right w:val="single" w:sz="4" w:space="0" w:color="auto"/>
            </w:tcBorders>
          </w:tcPr>
          <w:p w:rsidR="007E282A" w:rsidRDefault="007E282A" w:rsidP="00591508">
            <w:pPr>
              <w:spacing w:line="480" w:lineRule="auto"/>
              <w:jc w:val="both"/>
            </w:pPr>
            <w:r>
              <w:t>Q20</w:t>
            </w:r>
          </w:p>
        </w:tc>
        <w:tc>
          <w:tcPr>
            <w:tcW w:w="1109" w:type="dxa"/>
            <w:tcBorders>
              <w:left w:val="single" w:sz="4" w:space="0" w:color="auto"/>
            </w:tcBorders>
          </w:tcPr>
          <w:p w:rsidR="007E282A" w:rsidRDefault="007E282A" w:rsidP="00591508">
            <w:pPr>
              <w:spacing w:line="480" w:lineRule="auto"/>
              <w:jc w:val="both"/>
            </w:pPr>
            <w:r>
              <w:t>Q30</w:t>
            </w:r>
          </w:p>
        </w:tc>
        <w:tc>
          <w:tcPr>
            <w:tcW w:w="1108" w:type="dxa"/>
            <w:tcBorders>
              <w:right w:val="single" w:sz="4" w:space="0" w:color="auto"/>
            </w:tcBorders>
          </w:tcPr>
          <w:p w:rsidR="007E282A" w:rsidRDefault="007E282A" w:rsidP="00591508">
            <w:pPr>
              <w:spacing w:line="480" w:lineRule="auto"/>
              <w:jc w:val="both"/>
            </w:pPr>
            <w:r>
              <w:t>Q20</w:t>
            </w:r>
          </w:p>
        </w:tc>
        <w:tc>
          <w:tcPr>
            <w:tcW w:w="877" w:type="dxa"/>
            <w:tcBorders>
              <w:left w:val="single" w:sz="4" w:space="0" w:color="auto"/>
            </w:tcBorders>
          </w:tcPr>
          <w:p w:rsidR="007E282A" w:rsidRDefault="007E282A" w:rsidP="00591508">
            <w:pPr>
              <w:spacing w:line="480" w:lineRule="auto"/>
              <w:jc w:val="both"/>
            </w:pPr>
            <w:r>
              <w:t>Q30</w:t>
            </w:r>
          </w:p>
        </w:tc>
        <w:tc>
          <w:tcPr>
            <w:tcW w:w="1134" w:type="dxa"/>
            <w:tcBorders>
              <w:right w:val="single" w:sz="4" w:space="0" w:color="auto"/>
            </w:tcBorders>
          </w:tcPr>
          <w:p w:rsidR="007E282A" w:rsidRDefault="007E282A" w:rsidP="00591508">
            <w:pPr>
              <w:spacing w:line="480" w:lineRule="auto"/>
              <w:jc w:val="both"/>
            </w:pPr>
            <w:r>
              <w:t>Q20</w:t>
            </w:r>
          </w:p>
        </w:tc>
        <w:tc>
          <w:tcPr>
            <w:tcW w:w="1480" w:type="dxa"/>
            <w:tcBorders>
              <w:left w:val="single" w:sz="4" w:space="0" w:color="auto"/>
            </w:tcBorders>
          </w:tcPr>
          <w:p w:rsidR="007E282A" w:rsidRDefault="007E282A" w:rsidP="00591508">
            <w:pPr>
              <w:spacing w:line="480" w:lineRule="auto"/>
              <w:jc w:val="both"/>
            </w:pPr>
            <w:r>
              <w:t>Q30</w:t>
            </w:r>
          </w:p>
        </w:tc>
      </w:tr>
      <w:tr w:rsidR="007E282A">
        <w:tc>
          <w:tcPr>
            <w:tcW w:w="2107" w:type="dxa"/>
          </w:tcPr>
          <w:p w:rsidR="007E282A" w:rsidRDefault="007E282A" w:rsidP="00591508">
            <w:pPr>
              <w:spacing w:line="480" w:lineRule="auto"/>
              <w:jc w:val="both"/>
            </w:pPr>
            <w:r>
              <w:t>QTrim</w:t>
            </w:r>
          </w:p>
        </w:tc>
        <w:tc>
          <w:tcPr>
            <w:tcW w:w="1003" w:type="dxa"/>
            <w:tcBorders>
              <w:right w:val="single" w:sz="4" w:space="0" w:color="auto"/>
            </w:tcBorders>
          </w:tcPr>
          <w:p w:rsidR="007E282A" w:rsidRDefault="007E282A" w:rsidP="00591508">
            <w:pPr>
              <w:spacing w:line="480" w:lineRule="auto"/>
              <w:jc w:val="both"/>
            </w:pPr>
            <w:r>
              <w:t>15829</w:t>
            </w:r>
          </w:p>
        </w:tc>
        <w:tc>
          <w:tcPr>
            <w:tcW w:w="1109" w:type="dxa"/>
            <w:tcBorders>
              <w:left w:val="single" w:sz="4" w:space="0" w:color="auto"/>
            </w:tcBorders>
          </w:tcPr>
          <w:p w:rsidR="007E282A" w:rsidRDefault="007E282A" w:rsidP="00F90398">
            <w:pPr>
              <w:spacing w:line="480" w:lineRule="auto"/>
              <w:jc w:val="both"/>
            </w:pPr>
            <w:r>
              <w:t>15450</w:t>
            </w:r>
          </w:p>
        </w:tc>
        <w:tc>
          <w:tcPr>
            <w:tcW w:w="1108" w:type="dxa"/>
            <w:tcBorders>
              <w:right w:val="single" w:sz="4" w:space="0" w:color="auto"/>
            </w:tcBorders>
          </w:tcPr>
          <w:p w:rsidR="007E282A" w:rsidRDefault="007E282A" w:rsidP="00591508">
            <w:pPr>
              <w:spacing w:line="480" w:lineRule="auto"/>
              <w:jc w:val="both"/>
            </w:pPr>
            <w:r>
              <w:t>448</w:t>
            </w:r>
          </w:p>
        </w:tc>
        <w:tc>
          <w:tcPr>
            <w:tcW w:w="877" w:type="dxa"/>
            <w:tcBorders>
              <w:left w:val="single" w:sz="4" w:space="0" w:color="auto"/>
            </w:tcBorders>
          </w:tcPr>
          <w:p w:rsidR="007E282A" w:rsidRDefault="007E282A" w:rsidP="00F90398">
            <w:pPr>
              <w:spacing w:line="480" w:lineRule="auto"/>
              <w:jc w:val="both"/>
            </w:pPr>
            <w:r>
              <w:t>422</w:t>
            </w:r>
          </w:p>
        </w:tc>
        <w:tc>
          <w:tcPr>
            <w:tcW w:w="1134" w:type="dxa"/>
            <w:tcBorders>
              <w:right w:val="single" w:sz="4" w:space="0" w:color="auto"/>
            </w:tcBorders>
          </w:tcPr>
          <w:p w:rsidR="007E282A" w:rsidRDefault="007E282A" w:rsidP="00591508">
            <w:pPr>
              <w:spacing w:line="480" w:lineRule="auto"/>
              <w:jc w:val="both"/>
            </w:pPr>
            <w:r>
              <w:t>300135</w:t>
            </w:r>
          </w:p>
        </w:tc>
        <w:tc>
          <w:tcPr>
            <w:tcW w:w="1480" w:type="dxa"/>
            <w:tcBorders>
              <w:left w:val="single" w:sz="4" w:space="0" w:color="auto"/>
            </w:tcBorders>
          </w:tcPr>
          <w:p w:rsidR="007E282A" w:rsidRDefault="007E282A" w:rsidP="00F90398">
            <w:pPr>
              <w:spacing w:line="480" w:lineRule="auto"/>
              <w:jc w:val="both"/>
            </w:pPr>
            <w:r>
              <w:t>115302</w:t>
            </w:r>
          </w:p>
        </w:tc>
      </w:tr>
      <w:tr w:rsidR="007E282A">
        <w:tc>
          <w:tcPr>
            <w:tcW w:w="2107" w:type="dxa"/>
          </w:tcPr>
          <w:p w:rsidR="007E282A" w:rsidRDefault="007E282A" w:rsidP="00591508">
            <w:pPr>
              <w:spacing w:line="480" w:lineRule="auto"/>
              <w:jc w:val="both"/>
            </w:pPr>
            <w:proofErr w:type="spellStart"/>
            <w:r>
              <w:t>Clean_reads</w:t>
            </w:r>
            <w:proofErr w:type="spellEnd"/>
          </w:p>
        </w:tc>
        <w:tc>
          <w:tcPr>
            <w:tcW w:w="1003" w:type="dxa"/>
            <w:tcBorders>
              <w:right w:val="single" w:sz="4" w:space="0" w:color="auto"/>
            </w:tcBorders>
          </w:tcPr>
          <w:p w:rsidR="007E282A" w:rsidRDefault="007E282A" w:rsidP="00591508">
            <w:pPr>
              <w:spacing w:line="480" w:lineRule="auto"/>
              <w:jc w:val="both"/>
            </w:pPr>
            <w:r>
              <w:t>15781</w:t>
            </w:r>
          </w:p>
        </w:tc>
        <w:tc>
          <w:tcPr>
            <w:tcW w:w="1109" w:type="dxa"/>
            <w:tcBorders>
              <w:left w:val="single" w:sz="4" w:space="0" w:color="auto"/>
            </w:tcBorders>
          </w:tcPr>
          <w:p w:rsidR="007E282A" w:rsidRDefault="007E282A" w:rsidP="00F90398">
            <w:pPr>
              <w:spacing w:line="480" w:lineRule="auto"/>
              <w:jc w:val="both"/>
            </w:pPr>
            <w:r>
              <w:t>15267</w:t>
            </w:r>
          </w:p>
        </w:tc>
        <w:tc>
          <w:tcPr>
            <w:tcW w:w="1108" w:type="dxa"/>
            <w:tcBorders>
              <w:right w:val="single" w:sz="4" w:space="0" w:color="auto"/>
            </w:tcBorders>
          </w:tcPr>
          <w:p w:rsidR="007E282A" w:rsidRDefault="007E282A" w:rsidP="00591508">
            <w:pPr>
              <w:spacing w:line="480" w:lineRule="auto"/>
              <w:jc w:val="both"/>
            </w:pPr>
            <w:r>
              <w:t>417</w:t>
            </w:r>
          </w:p>
        </w:tc>
        <w:tc>
          <w:tcPr>
            <w:tcW w:w="877" w:type="dxa"/>
            <w:tcBorders>
              <w:left w:val="single" w:sz="4" w:space="0" w:color="auto"/>
            </w:tcBorders>
          </w:tcPr>
          <w:p w:rsidR="007E282A" w:rsidRDefault="007E282A" w:rsidP="00F90398">
            <w:pPr>
              <w:spacing w:line="480" w:lineRule="auto"/>
              <w:jc w:val="both"/>
            </w:pPr>
            <w:r>
              <w:t>315</w:t>
            </w:r>
          </w:p>
        </w:tc>
        <w:tc>
          <w:tcPr>
            <w:tcW w:w="1134" w:type="dxa"/>
            <w:tcBorders>
              <w:right w:val="single" w:sz="4" w:space="0" w:color="auto"/>
            </w:tcBorders>
          </w:tcPr>
          <w:p w:rsidR="007E282A" w:rsidRDefault="007E282A" w:rsidP="00591508">
            <w:pPr>
              <w:spacing w:line="480" w:lineRule="auto"/>
              <w:jc w:val="both"/>
            </w:pPr>
            <w:r>
              <w:t>140302</w:t>
            </w:r>
          </w:p>
        </w:tc>
        <w:tc>
          <w:tcPr>
            <w:tcW w:w="1480" w:type="dxa"/>
            <w:tcBorders>
              <w:left w:val="single" w:sz="4" w:space="0" w:color="auto"/>
            </w:tcBorders>
          </w:tcPr>
          <w:p w:rsidR="007E282A" w:rsidRDefault="007E282A" w:rsidP="00F90398">
            <w:pPr>
              <w:spacing w:line="480" w:lineRule="auto"/>
              <w:jc w:val="both"/>
            </w:pPr>
            <w:r>
              <w:t>1464</w:t>
            </w:r>
          </w:p>
        </w:tc>
      </w:tr>
      <w:tr w:rsidR="007E282A">
        <w:tc>
          <w:tcPr>
            <w:tcW w:w="2107" w:type="dxa"/>
          </w:tcPr>
          <w:p w:rsidR="007E282A" w:rsidRDefault="007E282A" w:rsidP="00591508">
            <w:pPr>
              <w:spacing w:line="480" w:lineRule="auto"/>
              <w:jc w:val="both"/>
            </w:pPr>
            <w:r>
              <w:t>PRINSEQ</w:t>
            </w:r>
          </w:p>
        </w:tc>
        <w:tc>
          <w:tcPr>
            <w:tcW w:w="1003" w:type="dxa"/>
            <w:tcBorders>
              <w:right w:val="single" w:sz="4" w:space="0" w:color="auto"/>
            </w:tcBorders>
          </w:tcPr>
          <w:p w:rsidR="007E282A" w:rsidRDefault="007E282A" w:rsidP="00591508">
            <w:pPr>
              <w:spacing w:line="480" w:lineRule="auto"/>
              <w:jc w:val="both"/>
            </w:pPr>
            <w:r>
              <w:t>15825</w:t>
            </w:r>
          </w:p>
        </w:tc>
        <w:tc>
          <w:tcPr>
            <w:tcW w:w="1109" w:type="dxa"/>
            <w:tcBorders>
              <w:left w:val="single" w:sz="4" w:space="0" w:color="auto"/>
            </w:tcBorders>
          </w:tcPr>
          <w:p w:rsidR="007E282A" w:rsidRDefault="007E282A" w:rsidP="00F90398">
            <w:pPr>
              <w:spacing w:line="480" w:lineRule="auto"/>
              <w:jc w:val="both"/>
            </w:pPr>
            <w:r>
              <w:t>15471</w:t>
            </w:r>
          </w:p>
        </w:tc>
        <w:tc>
          <w:tcPr>
            <w:tcW w:w="1108" w:type="dxa"/>
            <w:tcBorders>
              <w:right w:val="single" w:sz="4" w:space="0" w:color="auto"/>
            </w:tcBorders>
          </w:tcPr>
          <w:p w:rsidR="007E282A" w:rsidRDefault="007E282A" w:rsidP="00591508">
            <w:pPr>
              <w:spacing w:line="480" w:lineRule="auto"/>
              <w:jc w:val="both"/>
            </w:pPr>
            <w:r>
              <w:t>450</w:t>
            </w:r>
          </w:p>
        </w:tc>
        <w:tc>
          <w:tcPr>
            <w:tcW w:w="877" w:type="dxa"/>
            <w:tcBorders>
              <w:left w:val="single" w:sz="4" w:space="0" w:color="auto"/>
            </w:tcBorders>
          </w:tcPr>
          <w:p w:rsidR="007E282A" w:rsidRDefault="007E282A" w:rsidP="00F90398">
            <w:pPr>
              <w:spacing w:line="480" w:lineRule="auto"/>
              <w:jc w:val="both"/>
            </w:pPr>
            <w:r>
              <w:t>426</w:t>
            </w:r>
          </w:p>
        </w:tc>
        <w:tc>
          <w:tcPr>
            <w:tcW w:w="1134" w:type="dxa"/>
            <w:tcBorders>
              <w:right w:val="single" w:sz="4" w:space="0" w:color="auto"/>
            </w:tcBorders>
          </w:tcPr>
          <w:p w:rsidR="007E282A" w:rsidRDefault="007E282A" w:rsidP="00591508">
            <w:pPr>
              <w:spacing w:line="480" w:lineRule="auto"/>
              <w:jc w:val="both"/>
            </w:pPr>
            <w:r>
              <w:t>324949</w:t>
            </w:r>
          </w:p>
        </w:tc>
        <w:tc>
          <w:tcPr>
            <w:tcW w:w="1480" w:type="dxa"/>
            <w:tcBorders>
              <w:left w:val="single" w:sz="4" w:space="0" w:color="auto"/>
            </w:tcBorders>
          </w:tcPr>
          <w:p w:rsidR="007E282A" w:rsidRDefault="007E282A" w:rsidP="00F90398">
            <w:pPr>
              <w:spacing w:line="480" w:lineRule="auto"/>
              <w:jc w:val="both"/>
            </w:pPr>
            <w:r>
              <w:t>143736</w:t>
            </w:r>
          </w:p>
        </w:tc>
      </w:tr>
      <w:tr w:rsidR="007E282A">
        <w:tc>
          <w:tcPr>
            <w:tcW w:w="2107" w:type="dxa"/>
          </w:tcPr>
          <w:p w:rsidR="007E282A" w:rsidRDefault="007E282A" w:rsidP="00591508">
            <w:pPr>
              <w:spacing w:line="480" w:lineRule="auto"/>
              <w:jc w:val="both"/>
            </w:pPr>
            <w:r>
              <w:t>FASTX</w:t>
            </w:r>
          </w:p>
        </w:tc>
        <w:tc>
          <w:tcPr>
            <w:tcW w:w="1003" w:type="dxa"/>
            <w:tcBorders>
              <w:right w:val="single" w:sz="4" w:space="0" w:color="auto"/>
            </w:tcBorders>
          </w:tcPr>
          <w:p w:rsidR="007E282A" w:rsidRDefault="007E282A" w:rsidP="00591508">
            <w:pPr>
              <w:spacing w:line="480" w:lineRule="auto"/>
              <w:jc w:val="both"/>
            </w:pPr>
            <w:r>
              <w:t>13176</w:t>
            </w:r>
          </w:p>
        </w:tc>
        <w:tc>
          <w:tcPr>
            <w:tcW w:w="1109" w:type="dxa"/>
            <w:tcBorders>
              <w:left w:val="single" w:sz="4" w:space="0" w:color="auto"/>
            </w:tcBorders>
          </w:tcPr>
          <w:p w:rsidR="007E282A" w:rsidRDefault="007E282A" w:rsidP="00F90398">
            <w:pPr>
              <w:spacing w:line="480" w:lineRule="auto"/>
              <w:jc w:val="both"/>
            </w:pPr>
            <w:r>
              <w:t>9787</w:t>
            </w:r>
          </w:p>
        </w:tc>
        <w:tc>
          <w:tcPr>
            <w:tcW w:w="1108" w:type="dxa"/>
            <w:tcBorders>
              <w:right w:val="single" w:sz="4" w:space="0" w:color="auto"/>
            </w:tcBorders>
          </w:tcPr>
          <w:p w:rsidR="007E282A" w:rsidRDefault="007E282A" w:rsidP="00591508">
            <w:pPr>
              <w:spacing w:line="480" w:lineRule="auto"/>
              <w:jc w:val="both"/>
            </w:pPr>
            <w:r>
              <w:t>466</w:t>
            </w:r>
          </w:p>
        </w:tc>
        <w:tc>
          <w:tcPr>
            <w:tcW w:w="877" w:type="dxa"/>
            <w:tcBorders>
              <w:left w:val="single" w:sz="4" w:space="0" w:color="auto"/>
            </w:tcBorders>
          </w:tcPr>
          <w:p w:rsidR="007E282A" w:rsidRDefault="007E282A" w:rsidP="00F90398">
            <w:pPr>
              <w:spacing w:line="480" w:lineRule="auto"/>
              <w:jc w:val="both"/>
            </w:pPr>
            <w:r>
              <w:t>450</w:t>
            </w:r>
          </w:p>
        </w:tc>
        <w:tc>
          <w:tcPr>
            <w:tcW w:w="1134" w:type="dxa"/>
            <w:tcBorders>
              <w:right w:val="single" w:sz="4" w:space="0" w:color="auto"/>
            </w:tcBorders>
          </w:tcPr>
          <w:p w:rsidR="007E282A" w:rsidRDefault="007E282A" w:rsidP="00591508">
            <w:pPr>
              <w:spacing w:line="480" w:lineRule="auto"/>
              <w:jc w:val="both"/>
            </w:pPr>
            <w:r>
              <w:t>129765</w:t>
            </w:r>
          </w:p>
        </w:tc>
        <w:tc>
          <w:tcPr>
            <w:tcW w:w="1480" w:type="dxa"/>
            <w:tcBorders>
              <w:left w:val="single" w:sz="4" w:space="0" w:color="auto"/>
            </w:tcBorders>
          </w:tcPr>
          <w:p w:rsidR="007E282A" w:rsidRDefault="007E282A" w:rsidP="00F90398">
            <w:pPr>
              <w:spacing w:line="480" w:lineRule="auto"/>
              <w:jc w:val="both"/>
            </w:pPr>
            <w:r>
              <w:t>38340</w:t>
            </w:r>
          </w:p>
        </w:tc>
      </w:tr>
      <w:tr w:rsidR="007E282A">
        <w:tc>
          <w:tcPr>
            <w:tcW w:w="2107" w:type="dxa"/>
          </w:tcPr>
          <w:p w:rsidR="007E282A" w:rsidRDefault="007E282A" w:rsidP="00591508">
            <w:pPr>
              <w:spacing w:line="480" w:lineRule="auto"/>
              <w:jc w:val="both"/>
            </w:pPr>
            <w:proofErr w:type="spellStart"/>
            <w:r>
              <w:t>Geneious</w:t>
            </w:r>
            <w:proofErr w:type="spellEnd"/>
          </w:p>
        </w:tc>
        <w:tc>
          <w:tcPr>
            <w:tcW w:w="1003" w:type="dxa"/>
            <w:tcBorders>
              <w:right w:val="single" w:sz="4" w:space="0" w:color="auto"/>
            </w:tcBorders>
          </w:tcPr>
          <w:p w:rsidR="007E282A" w:rsidRDefault="007E282A" w:rsidP="00591508">
            <w:pPr>
              <w:spacing w:line="480" w:lineRule="auto"/>
              <w:jc w:val="both"/>
            </w:pPr>
            <w:r>
              <w:t>15709</w:t>
            </w:r>
          </w:p>
        </w:tc>
        <w:tc>
          <w:tcPr>
            <w:tcW w:w="1109" w:type="dxa"/>
            <w:tcBorders>
              <w:left w:val="single" w:sz="4" w:space="0" w:color="auto"/>
            </w:tcBorders>
          </w:tcPr>
          <w:p w:rsidR="007E282A" w:rsidRDefault="007E282A" w:rsidP="00F90398">
            <w:pPr>
              <w:spacing w:line="480" w:lineRule="auto"/>
              <w:jc w:val="both"/>
            </w:pPr>
            <w:r>
              <w:t>15113</w:t>
            </w:r>
          </w:p>
        </w:tc>
        <w:tc>
          <w:tcPr>
            <w:tcW w:w="1108" w:type="dxa"/>
            <w:tcBorders>
              <w:right w:val="single" w:sz="4" w:space="0" w:color="auto"/>
            </w:tcBorders>
          </w:tcPr>
          <w:p w:rsidR="007E282A" w:rsidRDefault="007E282A" w:rsidP="00591508">
            <w:pPr>
              <w:spacing w:line="480" w:lineRule="auto"/>
              <w:jc w:val="both"/>
            </w:pPr>
            <w:r>
              <w:t>428</w:t>
            </w:r>
          </w:p>
        </w:tc>
        <w:tc>
          <w:tcPr>
            <w:tcW w:w="877" w:type="dxa"/>
            <w:tcBorders>
              <w:left w:val="single" w:sz="4" w:space="0" w:color="auto"/>
            </w:tcBorders>
          </w:tcPr>
          <w:p w:rsidR="007E282A" w:rsidRDefault="007E282A" w:rsidP="00F90398">
            <w:pPr>
              <w:spacing w:line="480" w:lineRule="auto"/>
              <w:jc w:val="both"/>
            </w:pPr>
            <w:r>
              <w:t>338</w:t>
            </w:r>
          </w:p>
        </w:tc>
        <w:tc>
          <w:tcPr>
            <w:tcW w:w="1134" w:type="dxa"/>
            <w:tcBorders>
              <w:right w:val="single" w:sz="4" w:space="0" w:color="auto"/>
            </w:tcBorders>
          </w:tcPr>
          <w:p w:rsidR="007E282A" w:rsidRDefault="007E282A" w:rsidP="00591508">
            <w:pPr>
              <w:spacing w:line="480" w:lineRule="auto"/>
              <w:jc w:val="both"/>
            </w:pPr>
            <w:r>
              <w:t>134715</w:t>
            </w:r>
          </w:p>
        </w:tc>
        <w:tc>
          <w:tcPr>
            <w:tcW w:w="1480" w:type="dxa"/>
            <w:tcBorders>
              <w:left w:val="single" w:sz="4" w:space="0" w:color="auto"/>
            </w:tcBorders>
          </w:tcPr>
          <w:p w:rsidR="007E282A" w:rsidRDefault="007E282A" w:rsidP="00F90398">
            <w:pPr>
              <w:spacing w:line="480" w:lineRule="auto"/>
              <w:jc w:val="both"/>
            </w:pPr>
            <w:r>
              <w:t>5410</w:t>
            </w:r>
          </w:p>
        </w:tc>
      </w:tr>
      <w:tr w:rsidR="007E282A">
        <w:tc>
          <w:tcPr>
            <w:tcW w:w="2107" w:type="dxa"/>
          </w:tcPr>
          <w:p w:rsidR="007E282A" w:rsidRDefault="007E282A" w:rsidP="00591508">
            <w:pPr>
              <w:spacing w:line="480" w:lineRule="auto"/>
              <w:jc w:val="both"/>
            </w:pPr>
            <w:r>
              <w:t xml:space="preserve">Roche’s </w:t>
            </w:r>
            <w:proofErr w:type="spellStart"/>
            <w:r>
              <w:t>Newbler</w:t>
            </w:r>
            <w:proofErr w:type="spellEnd"/>
          </w:p>
        </w:tc>
        <w:tc>
          <w:tcPr>
            <w:tcW w:w="1003" w:type="dxa"/>
            <w:tcBorders>
              <w:right w:val="single" w:sz="4" w:space="0" w:color="auto"/>
            </w:tcBorders>
          </w:tcPr>
          <w:p w:rsidR="007E282A" w:rsidRDefault="007E282A" w:rsidP="00591508">
            <w:pPr>
              <w:spacing w:line="480" w:lineRule="auto"/>
              <w:jc w:val="both"/>
            </w:pPr>
            <w:r>
              <w:t>15788</w:t>
            </w:r>
          </w:p>
        </w:tc>
        <w:tc>
          <w:tcPr>
            <w:tcW w:w="1109" w:type="dxa"/>
            <w:tcBorders>
              <w:left w:val="single" w:sz="4" w:space="0" w:color="auto"/>
            </w:tcBorders>
          </w:tcPr>
          <w:p w:rsidR="007E282A" w:rsidRDefault="007E282A" w:rsidP="00F90398">
            <w:pPr>
              <w:spacing w:line="480" w:lineRule="auto"/>
              <w:jc w:val="both"/>
            </w:pPr>
            <w:r>
              <w:t>NA</w:t>
            </w:r>
          </w:p>
        </w:tc>
        <w:tc>
          <w:tcPr>
            <w:tcW w:w="1108" w:type="dxa"/>
            <w:tcBorders>
              <w:right w:val="single" w:sz="4" w:space="0" w:color="auto"/>
            </w:tcBorders>
          </w:tcPr>
          <w:p w:rsidR="007E282A" w:rsidRDefault="007E282A" w:rsidP="00591508">
            <w:pPr>
              <w:spacing w:line="480" w:lineRule="auto"/>
              <w:jc w:val="both"/>
            </w:pPr>
            <w:r>
              <w:t>437</w:t>
            </w:r>
          </w:p>
        </w:tc>
        <w:tc>
          <w:tcPr>
            <w:tcW w:w="877" w:type="dxa"/>
            <w:tcBorders>
              <w:left w:val="single" w:sz="4" w:space="0" w:color="auto"/>
            </w:tcBorders>
          </w:tcPr>
          <w:p w:rsidR="007E282A" w:rsidRDefault="007E282A" w:rsidP="00F90398">
            <w:pPr>
              <w:spacing w:line="480" w:lineRule="auto"/>
              <w:jc w:val="both"/>
            </w:pPr>
            <w:r>
              <w:t>NA</w:t>
            </w:r>
          </w:p>
        </w:tc>
        <w:tc>
          <w:tcPr>
            <w:tcW w:w="1134" w:type="dxa"/>
            <w:tcBorders>
              <w:right w:val="single" w:sz="4" w:space="0" w:color="auto"/>
            </w:tcBorders>
          </w:tcPr>
          <w:p w:rsidR="007E282A" w:rsidRDefault="007E282A" w:rsidP="00591508">
            <w:pPr>
              <w:spacing w:line="480" w:lineRule="auto"/>
              <w:jc w:val="both"/>
            </w:pPr>
            <w:r>
              <w:t>195610</w:t>
            </w:r>
          </w:p>
        </w:tc>
        <w:tc>
          <w:tcPr>
            <w:tcW w:w="1480" w:type="dxa"/>
            <w:tcBorders>
              <w:left w:val="single" w:sz="4" w:space="0" w:color="auto"/>
            </w:tcBorders>
          </w:tcPr>
          <w:p w:rsidR="007E282A" w:rsidRDefault="007E282A" w:rsidP="00F90398">
            <w:pPr>
              <w:spacing w:line="480" w:lineRule="auto"/>
              <w:jc w:val="both"/>
            </w:pPr>
            <w:r>
              <w:t>NA</w:t>
            </w:r>
          </w:p>
        </w:tc>
      </w:tr>
    </w:tbl>
    <w:p w:rsidR="007E282A" w:rsidRDefault="007E282A" w:rsidP="007E282A">
      <w:pPr>
        <w:spacing w:line="480" w:lineRule="auto"/>
        <w:jc w:val="both"/>
      </w:pPr>
    </w:p>
    <w:p w:rsidR="007E282A" w:rsidRDefault="007E282A"/>
    <w:p w:rsidR="001E71EA" w:rsidRDefault="001E71EA" w:rsidP="001E71EA">
      <w:pPr>
        <w:spacing w:line="480" w:lineRule="auto"/>
        <w:jc w:val="both"/>
      </w:pPr>
    </w:p>
    <w:p w:rsidR="001E71EA" w:rsidRDefault="001E71EA" w:rsidP="001E71EA">
      <w:pPr>
        <w:spacing w:line="480" w:lineRule="auto"/>
        <w:jc w:val="both"/>
      </w:pPr>
    </w:p>
    <w:p w:rsidR="001E71EA" w:rsidRDefault="001E71EA" w:rsidP="001E71EA">
      <w:pPr>
        <w:spacing w:line="480" w:lineRule="auto"/>
        <w:jc w:val="both"/>
      </w:pPr>
      <w:r>
        <w:rPr>
          <w:noProof/>
          <w:lang w:eastAsia="en-US"/>
        </w:rPr>
        <w:drawing>
          <wp:inline distT="0" distB="0" distL="0" distR="0">
            <wp:extent cx="5269865" cy="4847182"/>
            <wp:effectExtent l="25400" t="0" r="0" b="0"/>
            <wp:docPr id="1" name="Picture 10" descr=":Figures_for_thesis:qtrim_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_for_thesis:qtrim_results.pdf"/>
                    <pic:cNvPicPr>
                      <a:picLocks noChangeAspect="1" noChangeArrowheads="1"/>
                    </pic:cNvPicPr>
                  </pic:nvPicPr>
                  <pic:blipFill>
                    <a:blip r:embed="rId13"/>
                    <a:srcRect l="9528" t="3367" r="14292" b="42924"/>
                    <a:stretch>
                      <a:fillRect/>
                    </a:stretch>
                  </pic:blipFill>
                  <pic:spPr bwMode="auto">
                    <a:xfrm>
                      <a:off x="0" y="0"/>
                      <a:ext cx="5269865" cy="4847182"/>
                    </a:xfrm>
                    <a:prstGeom prst="rect">
                      <a:avLst/>
                    </a:prstGeom>
                    <a:noFill/>
                    <a:ln w="9525">
                      <a:noFill/>
                      <a:miter lim="800000"/>
                      <a:headEnd/>
                      <a:tailEnd/>
                    </a:ln>
                  </pic:spPr>
                </pic:pic>
              </a:graphicData>
            </a:graphic>
          </wp:inline>
        </w:drawing>
      </w:r>
    </w:p>
    <w:p w:rsidR="001E71EA" w:rsidRDefault="001E71EA" w:rsidP="001E71EA">
      <w:pPr>
        <w:spacing w:line="480" w:lineRule="auto"/>
        <w:jc w:val="both"/>
      </w:pPr>
    </w:p>
    <w:p w:rsidR="001E71EA" w:rsidRDefault="001E71EA" w:rsidP="001E71EA">
      <w:pPr>
        <w:spacing w:line="480" w:lineRule="auto"/>
        <w:jc w:val="both"/>
      </w:pPr>
      <w:r>
        <w:t xml:space="preserve">Fig 2.7: Comparison of QTrim with other tools </w:t>
      </w:r>
      <w:r w:rsidR="00B2608C">
        <w:t xml:space="preserve">taking into </w:t>
      </w:r>
      <w:r>
        <w:t xml:space="preserve">account </w:t>
      </w:r>
      <w:r w:rsidR="00B2608C">
        <w:t>the</w:t>
      </w:r>
      <w:r>
        <w:t xml:space="preserve"> total </w:t>
      </w:r>
      <w:r w:rsidR="00B2608C">
        <w:t>number of produced</w:t>
      </w:r>
      <w:r>
        <w:t xml:space="preserve"> reads and mean read length of </w:t>
      </w:r>
      <w:r w:rsidR="00B2608C">
        <w:t xml:space="preserve">produced </w:t>
      </w:r>
      <w:r>
        <w:t>reads using two datasets</w:t>
      </w:r>
      <w:r w:rsidR="00B2608C">
        <w:t xml:space="preserve">.  The good quality data is presented in A and C, and the poor quality data in B and D. </w:t>
      </w:r>
      <w:r w:rsidR="000B110E">
        <w:t xml:space="preserve"> The top panel (A and B) </w:t>
      </w:r>
      <w:proofErr w:type="gramStart"/>
      <w:r w:rsidR="000B110E">
        <w:t>display</w:t>
      </w:r>
      <w:proofErr w:type="gramEnd"/>
      <w:r w:rsidR="000B110E">
        <w:t xml:space="preserve"> the results</w:t>
      </w:r>
      <w:r>
        <w:t xml:space="preserve"> at </w:t>
      </w:r>
      <w:r w:rsidR="000B110E">
        <w:t xml:space="preserve">a </w:t>
      </w:r>
      <w:r>
        <w:t>mean threshold quality score</w:t>
      </w:r>
      <w:r w:rsidR="000B110E">
        <w:t xml:space="preserve"> of</w:t>
      </w:r>
      <w:r>
        <w:t xml:space="preserve"> 20</w:t>
      </w:r>
      <w:r w:rsidR="000B110E">
        <w:t>, whereas the bottom panel shows the results at a mean threshold of</w:t>
      </w:r>
      <w:r>
        <w:t xml:space="preserve"> 30.</w:t>
      </w:r>
    </w:p>
    <w:p w:rsidR="001E71EA" w:rsidRDefault="001E71EA">
      <w:r>
        <w:br w:type="page"/>
      </w:r>
    </w:p>
    <w:p w:rsidR="00566071" w:rsidRDefault="00345003" w:rsidP="007E282A">
      <w:pPr>
        <w:autoSpaceDE w:val="0"/>
        <w:autoSpaceDN w:val="0"/>
        <w:adjustRightInd w:val="0"/>
        <w:spacing w:line="480" w:lineRule="auto"/>
        <w:jc w:val="both"/>
      </w:pPr>
      <w:r>
        <w:t>When applied to the poor quality data, PRINSEQ and QTrim were, by far, the two best performing approaches (Figure 2.7 B and D)</w:t>
      </w:r>
      <w:r w:rsidR="000B110E">
        <w:t xml:space="preserve">. A total of </w:t>
      </w:r>
      <w:r>
        <w:t xml:space="preserve">32818 trimmed reads with a mean length of 273 nucleotides </w:t>
      </w:r>
      <w:r w:rsidR="000B110E">
        <w:t xml:space="preserve">was produced </w:t>
      </w:r>
      <w:r>
        <w:t xml:space="preserve">by QTrim and 32381 trimmed reads with a mean length of 282 nucleotides </w:t>
      </w:r>
      <w:r w:rsidR="000B110E">
        <w:t xml:space="preserve">was produced </w:t>
      </w:r>
      <w:r>
        <w:t>by PRINSEQ in the Q20 threshold analys</w:t>
      </w:r>
      <w:r w:rsidR="000B110E">
        <w:t>e</w:t>
      </w:r>
      <w:r>
        <w:t xml:space="preserve">s. The lower quality of this data is reflected in the much shorter trimmed reads </w:t>
      </w:r>
      <w:r w:rsidR="000B110E">
        <w:t xml:space="preserve">produced </w:t>
      </w:r>
      <w:r>
        <w:t>from th</w:t>
      </w:r>
      <w:r w:rsidR="000B110E">
        <w:t>is</w:t>
      </w:r>
      <w:r>
        <w:t xml:space="preserve"> analysis when compared to the trimmed read lengths </w:t>
      </w:r>
      <w:r w:rsidR="000B110E">
        <w:t xml:space="preserve">produced during the </w:t>
      </w:r>
      <w:r>
        <w:t>analysis of the good quality data.</w:t>
      </w:r>
      <w:r w:rsidR="000B110E">
        <w:t xml:space="preserve"> The performance</w:t>
      </w:r>
      <w:r w:rsidR="00566071">
        <w:t xml:space="preserve"> </w:t>
      </w:r>
      <w:r w:rsidR="000B110E">
        <w:t xml:space="preserve">was </w:t>
      </w:r>
      <w:r w:rsidR="00566071">
        <w:t>further evident when the stringent Q30 analysis of the poor quality data was undertaken</w:t>
      </w:r>
      <w:r w:rsidR="000B110E">
        <w:t xml:space="preserve">. </w:t>
      </w:r>
      <w:r w:rsidR="00566071">
        <w:t xml:space="preserve"> </w:t>
      </w:r>
      <w:r w:rsidR="000B110E">
        <w:t>The</w:t>
      </w:r>
      <w:r w:rsidR="00566071">
        <w:t xml:space="preserve"> average trimmed read length reduc</w:t>
      </w:r>
      <w:r w:rsidR="000B110E">
        <w:t>ed</w:t>
      </w:r>
      <w:r w:rsidR="00566071">
        <w:t xml:space="preserve"> from 273 nucleotides (Q20) to 162 nucleotides (Q30) for QTrim and from 282 nucleotides (Q20) to 176 nucleotides (Q30) for PRINSEQ.  Further, the dramatic reduction in the number of reads </w:t>
      </w:r>
      <w:r w:rsidR="000B110E">
        <w:t xml:space="preserve">produced </w:t>
      </w:r>
      <w:r w:rsidR="00566071">
        <w:t xml:space="preserve">for all methods in the Q30 analysis (ranging from a 29% reduction in the number of high quality reads </w:t>
      </w:r>
      <w:r w:rsidR="000B110E">
        <w:t>for</w:t>
      </w:r>
      <w:r w:rsidR="00566071">
        <w:t xml:space="preserve"> the Q20 and Q30 analysis in QT</w:t>
      </w:r>
      <w:r w:rsidR="007E282A">
        <w:t>rim</w:t>
      </w:r>
      <w:r w:rsidR="000B110E">
        <w:t>,</w:t>
      </w:r>
      <w:r w:rsidR="007E282A">
        <w:t xml:space="preserve"> to a 77% reduction in FASTX</w:t>
      </w:r>
      <w:r w:rsidR="00BE2DA9">
        <w:t>)</w:t>
      </w:r>
      <w:r w:rsidR="00566071">
        <w:t>, indicates that, for many reads, the</w:t>
      </w:r>
      <w:r w:rsidR="000B110E">
        <w:t xml:space="preserve"> sequences</w:t>
      </w:r>
      <w:r w:rsidR="00566071">
        <w:t xml:space="preserve"> were of too low quality to pass the minimum read length threshold. </w:t>
      </w:r>
    </w:p>
    <w:p w:rsidR="000B110E" w:rsidRDefault="000B110E" w:rsidP="007E282A">
      <w:pPr>
        <w:autoSpaceDE w:val="0"/>
        <w:autoSpaceDN w:val="0"/>
        <w:adjustRightInd w:val="0"/>
        <w:spacing w:line="480" w:lineRule="auto"/>
        <w:jc w:val="both"/>
      </w:pPr>
    </w:p>
    <w:p w:rsidR="007E282A" w:rsidRDefault="007E282A" w:rsidP="007E282A">
      <w:pPr>
        <w:autoSpaceDE w:val="0"/>
        <w:autoSpaceDN w:val="0"/>
        <w:adjustRightInd w:val="0"/>
        <w:spacing w:line="480" w:lineRule="auto"/>
        <w:jc w:val="both"/>
      </w:pPr>
      <w:r>
        <w:t xml:space="preserve">Upon comparison with all other approaches, QTrim performs equally as well as the best of these methods (PRINSEQ).  The trimmed reads </w:t>
      </w:r>
      <w:r w:rsidR="000B110E">
        <w:t xml:space="preserve">produced </w:t>
      </w:r>
      <w:r>
        <w:t xml:space="preserve">by PRINSEQ are, on average, slightly longer than those </w:t>
      </w:r>
      <w:r w:rsidR="000B110E">
        <w:t>from</w:t>
      </w:r>
      <w:r>
        <w:t xml:space="preserve"> QTrim (Figure 3).  Upon further examination, however, this is as a result of PRINSEQ </w:t>
      </w:r>
      <w:r w:rsidR="000B110E">
        <w:t xml:space="preserve">allowing </w:t>
      </w:r>
      <w:r>
        <w:t xml:space="preserve">a higher number of low quality bases (quality score &lt; 20) at the 3’ end of its trimmed </w:t>
      </w:r>
      <w:proofErr w:type="gramStart"/>
      <w:r>
        <w:t>reads</w:t>
      </w:r>
      <w:proofErr w:type="gramEnd"/>
      <w:r>
        <w:t xml:space="preserve">.  For example, PRINSEQ </w:t>
      </w:r>
      <w:r w:rsidR="000B110E">
        <w:t xml:space="preserve">generates </w:t>
      </w:r>
      <w:r>
        <w:t xml:space="preserve">8% </w:t>
      </w:r>
      <w:r w:rsidR="000B110E">
        <w:t xml:space="preserve">more </w:t>
      </w:r>
      <w:r>
        <w:t xml:space="preserve">low quality bases than QTrim in the Q20 trimming of both datasets tested here, and 17% and 25% </w:t>
      </w:r>
      <w:r w:rsidR="000B110E">
        <w:t>more</w:t>
      </w:r>
      <w:r>
        <w:t xml:space="preserve"> low quality bases in the Q30 trimming</w:t>
      </w:r>
      <w:r w:rsidR="000B110E">
        <w:t xml:space="preserve"> analyses</w:t>
      </w:r>
      <w:r>
        <w:t xml:space="preserve"> of the poor quality and good quality datasets respectively.  We find that this is the case in all of the methods that use an averaging approach for quality trimming.  As soon as the minimum quality score in a read satisfies the quality threshold, the read is </w:t>
      </w:r>
      <w:r w:rsidR="000B110E">
        <w:t xml:space="preserve">defined </w:t>
      </w:r>
      <w:r>
        <w:t xml:space="preserve">as trimmed without any further analysis.  In QTrim, however, we employ </w:t>
      </w:r>
      <w:r w:rsidR="000B110E">
        <w:t>two</w:t>
      </w:r>
      <w:r>
        <w:t xml:space="preserve"> further steps</w:t>
      </w:r>
      <w:r w:rsidR="000B110E">
        <w:t>, which</w:t>
      </w:r>
      <w:r>
        <w:t xml:space="preserve"> ensure that low quality bases at the 3’ end of quality trimmed reads are removed.  Thus, while the reads may be slightly shorter than those </w:t>
      </w:r>
      <w:r w:rsidR="000B110E">
        <w:t xml:space="preserve">produced </w:t>
      </w:r>
      <w:r>
        <w:t xml:space="preserve">by PRINSEQ, users can </w:t>
      </w:r>
      <w:r w:rsidR="000B110E">
        <w:t>be</w:t>
      </w:r>
      <w:r>
        <w:t xml:space="preserve"> confiden</w:t>
      </w:r>
      <w:r w:rsidR="000B110E">
        <w:t xml:space="preserve">t </w:t>
      </w:r>
      <w:r>
        <w:t>that</w:t>
      </w:r>
      <w:r w:rsidR="000B110E">
        <w:t xml:space="preserve"> the</w:t>
      </w:r>
      <w:r>
        <w:t xml:space="preserve"> quality </w:t>
      </w:r>
      <w:r w:rsidR="000B110E">
        <w:t>of the generated reads is</w:t>
      </w:r>
      <w:r>
        <w:t xml:space="preserve"> consistent across the length of the quality trimmed </w:t>
      </w:r>
      <w:r w:rsidR="000B110E">
        <w:t xml:space="preserve">data produced </w:t>
      </w:r>
      <w:r>
        <w:t xml:space="preserve">by QTrim.  </w:t>
      </w:r>
    </w:p>
    <w:p w:rsidR="000B110E" w:rsidRDefault="000B110E" w:rsidP="007E282A">
      <w:pPr>
        <w:autoSpaceDE w:val="0"/>
        <w:autoSpaceDN w:val="0"/>
        <w:adjustRightInd w:val="0"/>
        <w:spacing w:line="480" w:lineRule="auto"/>
        <w:jc w:val="both"/>
      </w:pPr>
    </w:p>
    <w:p w:rsidR="00FE5E54" w:rsidRDefault="007E282A" w:rsidP="007E282A">
      <w:pPr>
        <w:spacing w:line="480" w:lineRule="auto"/>
        <w:jc w:val="both"/>
        <w:rPr>
          <w:color w:val="000000"/>
        </w:rPr>
      </w:pPr>
      <w:r>
        <w:t xml:space="preserve">Finally, QTrim is twice as fast as </w:t>
      </w:r>
      <w:r w:rsidRPr="009A1FD0">
        <w:t>PRINSEQ (</w:t>
      </w:r>
      <w:r w:rsidRPr="009A1FD0">
        <w:rPr>
          <w:rFonts w:cs="Lucida Grande"/>
          <w:color w:val="000000"/>
        </w:rPr>
        <w:t xml:space="preserve">379372 versus </w:t>
      </w:r>
      <w:r w:rsidRPr="009A1FD0">
        <w:rPr>
          <w:color w:val="000000"/>
        </w:rPr>
        <w:t>189966 bases trimmed per second) on a</w:t>
      </w:r>
      <w:r>
        <w:rPr>
          <w:color w:val="000000"/>
        </w:rPr>
        <w:t xml:space="preserve"> standard desktop computer with a 2 GHz Intel</w:t>
      </w:r>
      <w:r w:rsidRPr="004F0874">
        <w:rPr>
          <w:rFonts w:ascii="Lucida Grande" w:hAnsi="Lucida Grande" w:cs="Lucida Grande"/>
          <w:b/>
          <w:color w:val="000000"/>
        </w:rPr>
        <w:t>®</w:t>
      </w:r>
      <w:r>
        <w:rPr>
          <w:color w:val="000000"/>
        </w:rPr>
        <w:t xml:space="preserve"> Core</w:t>
      </w:r>
      <w:r w:rsidRPr="00BC4ACF">
        <w:rPr>
          <w:rFonts w:ascii="Lucida Grande" w:hAnsi="Lucida Grande" w:cs="Lucida Grande"/>
          <w:b/>
          <w:color w:val="000000"/>
        </w:rPr>
        <w:t>™</w:t>
      </w:r>
      <w:r>
        <w:rPr>
          <w:color w:val="000000"/>
        </w:rPr>
        <w:t xml:space="preserve"> Duo CPU and 2GB of RAM.</w:t>
      </w:r>
    </w:p>
    <w:p w:rsidR="00910BC0" w:rsidRDefault="00910BC0" w:rsidP="007E282A">
      <w:pPr>
        <w:spacing w:line="480" w:lineRule="auto"/>
        <w:jc w:val="both"/>
        <w:rPr>
          <w:color w:val="000000"/>
        </w:rPr>
      </w:pPr>
    </w:p>
    <w:p w:rsidR="00FE5E54" w:rsidRDefault="00FE5E54" w:rsidP="00FE5E54">
      <w:pPr>
        <w:pStyle w:val="Heading3"/>
      </w:pPr>
      <w:r w:rsidRPr="00F51753">
        <w:t>Discussion</w:t>
      </w:r>
    </w:p>
    <w:p w:rsidR="00FE5E54" w:rsidRPr="0041628F" w:rsidRDefault="00FE5E54" w:rsidP="00FE5E54"/>
    <w:p w:rsidR="00FE5E54" w:rsidRDefault="00FE5E54" w:rsidP="00FE5E54">
      <w:pPr>
        <w:spacing w:line="480" w:lineRule="auto"/>
        <w:jc w:val="both"/>
      </w:pPr>
      <w:r>
        <w:t xml:space="preserve">QTrim is a novel algorithm implementing </w:t>
      </w:r>
      <w:r w:rsidR="00910BC0">
        <w:t xml:space="preserve">an </w:t>
      </w:r>
      <w:r>
        <w:t xml:space="preserve">averaging approach for sensitive quality trimming of 454 sequence data. </w:t>
      </w:r>
    </w:p>
    <w:p w:rsidR="0027495D" w:rsidRDefault="0027495D" w:rsidP="00FE5E54">
      <w:pPr>
        <w:spacing w:line="480" w:lineRule="auto"/>
        <w:jc w:val="both"/>
      </w:pPr>
      <w:r>
        <w:t>We compared QTrim quality trimming performance with other widely used tools and our observation shows that QTrim is equivalent to the best performing tool (PRINSEQ) among the other tested methods at quality trimming a good quality dataset while outperforms all the tools at quality trimming poor quality dataset.</w:t>
      </w:r>
    </w:p>
    <w:p w:rsidR="00E06024" w:rsidRDefault="000E46C0" w:rsidP="00FE5E54">
      <w:pPr>
        <w:spacing w:line="480" w:lineRule="auto"/>
        <w:jc w:val="both"/>
      </w:pPr>
      <w:r>
        <w:t xml:space="preserve">Most widely used tools have many options that confuse users to optimize their output. </w:t>
      </w:r>
      <w:r w:rsidR="00910BC0">
        <w:t xml:space="preserve">The </w:t>
      </w:r>
      <w:r w:rsidR="00FE5E54">
        <w:t>QTrim options are simple to use</w:t>
      </w:r>
      <w:r w:rsidR="003B7CF4">
        <w:t xml:space="preserve"> with less </w:t>
      </w:r>
      <w:r w:rsidR="00910BC0">
        <w:t>parameters to define</w:t>
      </w:r>
      <w:r w:rsidR="00FE5E54">
        <w:t xml:space="preserve">. </w:t>
      </w:r>
      <w:r w:rsidR="00910BC0">
        <w:t>If a user does not have experience with quality trimm</w:t>
      </w:r>
      <w:r>
        <w:t>ing there is an option to run QT</w:t>
      </w:r>
      <w:r w:rsidR="00910BC0">
        <w:t xml:space="preserve">rim with the default, optimized, settings. </w:t>
      </w:r>
      <w:r w:rsidR="00FE5E54">
        <w:t>QTrim is standalone executable file</w:t>
      </w:r>
      <w:r>
        <w:t>,</w:t>
      </w:r>
      <w:r w:rsidR="00910BC0">
        <w:t xml:space="preserve"> which allows for easy installation. </w:t>
      </w:r>
      <w:r>
        <w:t xml:space="preserve">The executables are available for Linux and </w:t>
      </w:r>
      <w:proofErr w:type="spellStart"/>
      <w:r>
        <w:t>MacOSX</w:t>
      </w:r>
      <w:proofErr w:type="spellEnd"/>
      <w:r>
        <w:t xml:space="preserve"> and is downloadable from </w:t>
      </w:r>
      <w:hyperlink r:id="rId14" w:history="1">
        <w:r w:rsidRPr="00D142EF">
          <w:rPr>
            <w:rStyle w:val="Hyperlink"/>
          </w:rPr>
          <w:t>https://hiv.sanbi.ac.za/software/qtrim</w:t>
        </w:r>
      </w:hyperlink>
      <w:r>
        <w:t xml:space="preserve">. </w:t>
      </w:r>
      <w:r w:rsidR="00910BC0">
        <w:t>This may be a drawback for many of the commonly availa</w:t>
      </w:r>
      <w:r>
        <w:t>ble quality trimming tools</w:t>
      </w:r>
      <w:r w:rsidR="00910BC0">
        <w:t xml:space="preserve">, which require secondary software that can be difficult to install and configure. </w:t>
      </w:r>
      <w:r w:rsidR="00FE5E54">
        <w:t xml:space="preserve"> </w:t>
      </w:r>
      <w:r w:rsidR="00910BC0">
        <w:t>Alt</w:t>
      </w:r>
      <w:r w:rsidR="00FE5E54">
        <w:t xml:space="preserve">hough QTrim requires </w:t>
      </w:r>
      <w:proofErr w:type="spellStart"/>
      <w:r w:rsidR="00910BC0">
        <w:t>B</w:t>
      </w:r>
      <w:r w:rsidR="00FE5E54">
        <w:t>iopython</w:t>
      </w:r>
      <w:proofErr w:type="spellEnd"/>
      <w:r w:rsidR="00FE5E54">
        <w:t xml:space="preserve">, </w:t>
      </w:r>
      <w:proofErr w:type="spellStart"/>
      <w:r w:rsidR="00910BC0">
        <w:t>M</w:t>
      </w:r>
      <w:r w:rsidR="00FE5E54">
        <w:t>atplotlib</w:t>
      </w:r>
      <w:proofErr w:type="spellEnd"/>
      <w:r w:rsidR="00FE5E54">
        <w:t xml:space="preserve"> and </w:t>
      </w:r>
      <w:proofErr w:type="spellStart"/>
      <w:r w:rsidR="00910BC0">
        <w:t>N</w:t>
      </w:r>
      <w:r w:rsidR="00FE5E54">
        <w:t>um</w:t>
      </w:r>
      <w:r w:rsidR="00910BC0">
        <w:t>P</w:t>
      </w:r>
      <w:r w:rsidR="00FE5E54">
        <w:t>y</w:t>
      </w:r>
      <w:proofErr w:type="spellEnd"/>
      <w:r w:rsidR="00FE5E54">
        <w:t>, these are packed within the executable file</w:t>
      </w:r>
      <w:r w:rsidR="00910BC0">
        <w:t xml:space="preserve"> and therefore do not need to be configured. </w:t>
      </w:r>
    </w:p>
    <w:p w:rsidR="007E282A" w:rsidRDefault="007E282A" w:rsidP="007E282A">
      <w:pPr>
        <w:pStyle w:val="Heading2"/>
        <w:spacing w:line="480" w:lineRule="auto"/>
      </w:pPr>
      <w:r>
        <w:t>Conclusion</w:t>
      </w:r>
    </w:p>
    <w:p w:rsidR="007E282A" w:rsidRDefault="007E282A" w:rsidP="007E282A">
      <w:pPr>
        <w:spacing w:line="480" w:lineRule="auto"/>
        <w:jc w:val="both"/>
      </w:pPr>
      <w:r w:rsidRPr="00D04344">
        <w:t>QTrim</w:t>
      </w:r>
      <w:r>
        <w:t xml:space="preserve"> is a fast, highly sensitive and accurate algorithm that outperforms all available approaches for quality trimming of 454 sequence data.  A </w:t>
      </w:r>
      <w:r w:rsidRPr="00C3668B">
        <w:t>noteworthy</w:t>
      </w:r>
      <w:r>
        <w:t xml:space="preserve"> feature is that it enables sensitive trimming of sub-optimal sequence data thereby enabling researchers to undertake downstream analysis on lesser quality sequence data that otherwise may have been discarded.  The command line </w:t>
      </w:r>
      <w:r w:rsidR="00812995">
        <w:t>P</w:t>
      </w:r>
      <w:r>
        <w:t>ython version of QTrim can be easily incorporated into sequence analysis pipelines, while the web interface</w:t>
      </w:r>
      <w:r w:rsidR="00E06024">
        <w:t xml:space="preserve"> (Figure 2.8, 2.9)</w:t>
      </w:r>
      <w:r>
        <w:t xml:space="preserve"> </w:t>
      </w:r>
      <w:r w:rsidR="00FE5E54">
        <w:t xml:space="preserve">maintained at </w:t>
      </w:r>
      <w:hyperlink r:id="rId15" w:history="1">
        <w:r w:rsidR="00FE5E54" w:rsidRPr="00127646">
          <w:rPr>
            <w:rStyle w:val="Hyperlink"/>
          </w:rPr>
          <w:t>https://hiv.sanbi.ac.za/software/qtrim</w:t>
        </w:r>
      </w:hyperlink>
      <w:r w:rsidR="00FE5E54">
        <w:t xml:space="preserve"> </w:t>
      </w:r>
      <w:r>
        <w:t>enables users with little or no bioinformatics experience to undertake quality trimming of their high-throughput sequencing data.</w:t>
      </w:r>
      <w:r w:rsidR="00FE5E54">
        <w:t xml:space="preserve"> </w:t>
      </w:r>
      <w:r w:rsidR="00E06024">
        <w:t>QT</w:t>
      </w:r>
      <w:r w:rsidR="00812995">
        <w:t>rim</w:t>
      </w:r>
      <w:r w:rsidR="00FE5E54">
        <w:t xml:space="preserve"> is free for all academic researchers</w:t>
      </w:r>
      <w:r w:rsidR="00812995">
        <w:t>.</w:t>
      </w:r>
      <w:r w:rsidR="00FE5E54">
        <w:t xml:space="preserve"> </w:t>
      </w:r>
      <w:r w:rsidR="00812995">
        <w:t>C</w:t>
      </w:r>
      <w:r w:rsidR="00FE5E54">
        <w:t xml:space="preserve">ommercial users </w:t>
      </w:r>
      <w:r w:rsidR="00812995">
        <w:t>can obtain a license by</w:t>
      </w:r>
      <w:r w:rsidR="00FE5E54">
        <w:t xml:space="preserve"> contact</w:t>
      </w:r>
      <w:r w:rsidR="00812995">
        <w:t>ing</w:t>
      </w:r>
      <w:r w:rsidR="00FE5E54">
        <w:t xml:space="preserve"> </w:t>
      </w:r>
      <w:hyperlink r:id="rId16" w:history="1">
        <w:r w:rsidR="00FE5E54" w:rsidRPr="00A61D30">
          <w:rPr>
            <w:rStyle w:val="Hyperlink"/>
          </w:rPr>
          <w:t>simon@sanbi.ac.za</w:t>
        </w:r>
      </w:hyperlink>
      <w:r w:rsidR="00FE5E54">
        <w:t>.</w:t>
      </w:r>
      <w:bookmarkStart w:id="0" w:name="_GoBack"/>
      <w:bookmarkEnd w:id="0"/>
    </w:p>
    <w:p w:rsidR="00E06024" w:rsidRDefault="006E4862" w:rsidP="00BB32FD">
      <w:pPr>
        <w:spacing w:line="480" w:lineRule="auto"/>
      </w:pPr>
      <w:r>
        <w:br w:type="page"/>
      </w:r>
      <w:r w:rsidR="00E06024">
        <w:rPr>
          <w:noProof/>
          <w:lang w:eastAsia="en-US"/>
        </w:rPr>
        <w:drawing>
          <wp:inline distT="0" distB="0" distL="0" distR="0">
            <wp:extent cx="5267960" cy="1829879"/>
            <wp:effectExtent l="25400" t="0" r="0" b="0"/>
            <wp:docPr id="6" name="Picture 5" descr="QTrim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homepage.png"/>
                    <pic:cNvPicPr/>
                  </pic:nvPicPr>
                  <pic:blipFill>
                    <a:blip r:embed="rId17"/>
                    <a:srcRect t="763" b="26699"/>
                    <a:stretch>
                      <a:fillRect/>
                    </a:stretch>
                  </pic:blipFill>
                  <pic:spPr>
                    <a:xfrm>
                      <a:off x="0" y="0"/>
                      <a:ext cx="5267960" cy="1829879"/>
                    </a:xfrm>
                    <a:prstGeom prst="rect">
                      <a:avLst/>
                    </a:prstGeom>
                  </pic:spPr>
                </pic:pic>
              </a:graphicData>
            </a:graphic>
          </wp:inline>
        </w:drawing>
      </w:r>
    </w:p>
    <w:p w:rsidR="00E06024" w:rsidRDefault="00E06024" w:rsidP="00BB32FD">
      <w:pPr>
        <w:spacing w:line="480" w:lineRule="auto"/>
      </w:pPr>
    </w:p>
    <w:p w:rsidR="00BB32FD" w:rsidRDefault="00E06024" w:rsidP="00BB32FD">
      <w:pPr>
        <w:spacing w:line="480" w:lineRule="auto"/>
      </w:pPr>
      <w:r>
        <w:t xml:space="preserve">Fig 2.8: Online QTrim home page. Users might need to be registered to access </w:t>
      </w:r>
      <w:r w:rsidR="00BB32FD">
        <w:t>and submit sequence file for quality trimming with QTrim.</w:t>
      </w:r>
    </w:p>
    <w:p w:rsidR="00BB32FD" w:rsidRDefault="00BB32FD" w:rsidP="00BB32FD">
      <w:pPr>
        <w:spacing w:line="480" w:lineRule="auto"/>
      </w:pPr>
    </w:p>
    <w:p w:rsidR="00BB32FD" w:rsidRDefault="00BB32FD" w:rsidP="00BB32FD">
      <w:pPr>
        <w:spacing w:line="480" w:lineRule="auto"/>
      </w:pPr>
      <w:r>
        <w:rPr>
          <w:noProof/>
          <w:lang w:eastAsia="en-US"/>
        </w:rPr>
        <w:drawing>
          <wp:inline distT="0" distB="0" distL="0" distR="0">
            <wp:extent cx="5215461" cy="1920240"/>
            <wp:effectExtent l="25400" t="0" r="0" b="0"/>
            <wp:docPr id="7" name="Picture 6" descr="QTrum_job_submmision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um_job_submmision_page.png"/>
                    <pic:cNvPicPr/>
                  </pic:nvPicPr>
                  <pic:blipFill>
                    <a:blip r:embed="rId18"/>
                    <a:srcRect l="370" r="739" b="23698"/>
                    <a:stretch>
                      <a:fillRect/>
                    </a:stretch>
                  </pic:blipFill>
                  <pic:spPr>
                    <a:xfrm>
                      <a:off x="0" y="0"/>
                      <a:ext cx="5215461" cy="1920240"/>
                    </a:xfrm>
                    <a:prstGeom prst="rect">
                      <a:avLst/>
                    </a:prstGeom>
                  </pic:spPr>
                </pic:pic>
              </a:graphicData>
            </a:graphic>
          </wp:inline>
        </w:drawing>
      </w:r>
    </w:p>
    <w:p w:rsidR="00BB32FD" w:rsidRDefault="00BB32FD" w:rsidP="00BB32FD">
      <w:pPr>
        <w:spacing w:line="480" w:lineRule="auto"/>
      </w:pPr>
    </w:p>
    <w:p w:rsidR="00E06024" w:rsidRDefault="00BB32FD" w:rsidP="00BB32FD">
      <w:pPr>
        <w:spacing w:line="480" w:lineRule="auto"/>
      </w:pPr>
      <w:r>
        <w:t>Fig 2.9: Online QTrim job submission page. Sequence file can be uploaded and required parameters can be set before running QTrim online.</w:t>
      </w:r>
      <w:r w:rsidR="00E06024">
        <w:br w:type="page"/>
      </w:r>
    </w:p>
    <w:p w:rsidR="00B13E9E" w:rsidRDefault="00B13E9E" w:rsidP="00155018"/>
    <w:p w:rsidR="00643447" w:rsidRPr="00643447" w:rsidRDefault="00643447" w:rsidP="00643447">
      <w:pPr>
        <w:spacing w:line="480" w:lineRule="auto"/>
        <w:jc w:val="center"/>
        <w:rPr>
          <w:b/>
          <w:sz w:val="32"/>
        </w:rPr>
      </w:pPr>
      <w:r w:rsidRPr="00643447">
        <w:rPr>
          <w:b/>
          <w:sz w:val="32"/>
        </w:rPr>
        <w:t>Bibliography</w:t>
      </w:r>
    </w:p>
    <w:p w:rsidR="008750D5" w:rsidRPr="008750D5" w:rsidRDefault="00D148ED" w:rsidP="008750D5">
      <w:pPr>
        <w:jc w:val="both"/>
        <w:rPr>
          <w:rFonts w:ascii="Cambria" w:hAnsi="Cambria"/>
          <w:noProof/>
        </w:rPr>
      </w:pPr>
      <w:r>
        <w:fldChar w:fldCharType="begin"/>
      </w:r>
      <w:r w:rsidR="00643447">
        <w:instrText xml:space="preserve"> ADDIN EN.REFLIST </w:instrText>
      </w:r>
      <w:r>
        <w:fldChar w:fldCharType="separate"/>
      </w:r>
      <w:r w:rsidR="008750D5" w:rsidRPr="008750D5">
        <w:rPr>
          <w:rFonts w:ascii="Cambria" w:hAnsi="Cambria"/>
          <w:noProof/>
        </w:rPr>
        <w:t xml:space="preserve">Antonelli, G (2013) Emerging new technologies in clinical virology. </w:t>
      </w:r>
      <w:r w:rsidR="008750D5" w:rsidRPr="008750D5">
        <w:rPr>
          <w:rFonts w:ascii="Cambria" w:hAnsi="Cambria"/>
          <w:i/>
          <w:noProof/>
        </w:rPr>
        <w:t>Clin Microbiol Infect</w:t>
      </w:r>
      <w:r w:rsidR="008750D5" w:rsidRPr="008750D5">
        <w:rPr>
          <w:rFonts w:ascii="Cambria" w:hAnsi="Cambria"/>
          <w:noProof/>
        </w:rPr>
        <w:t xml:space="preserve"> </w:t>
      </w:r>
      <w:r w:rsidR="008750D5" w:rsidRPr="008750D5">
        <w:rPr>
          <w:rFonts w:ascii="Cambria" w:hAnsi="Cambria"/>
          <w:b/>
          <w:noProof/>
        </w:rPr>
        <w:t>19</w:t>
      </w:r>
      <w:r w:rsidR="008750D5" w:rsidRPr="008750D5">
        <w:rPr>
          <w:rFonts w:ascii="Cambria" w:hAnsi="Cambria"/>
          <w:noProof/>
        </w:rPr>
        <w:t>: 8-9.</w:t>
      </w:r>
    </w:p>
    <w:p w:rsidR="008750D5" w:rsidRPr="008750D5" w:rsidRDefault="008750D5" w:rsidP="008750D5">
      <w:pPr>
        <w:jc w:val="both"/>
        <w:rPr>
          <w:rFonts w:ascii="Cambria" w:hAnsi="Cambria"/>
          <w:noProof/>
        </w:rPr>
      </w:pPr>
      <w:r w:rsidRPr="008750D5">
        <w:rPr>
          <w:rFonts w:ascii="Cambria" w:hAnsi="Cambria"/>
          <w:noProof/>
        </w:rPr>
        <w:t xml:space="preserve">Bansode, V, McCormack, GP, Crampin, AC, Ngwira, B, Shrestha, RK, French, N, Glynn, JR, Travers, SA (2013) Characterizing the emergence and persistence of drug resistant mutations in HIV-1 subtype C infections using 454 ultra deep pyrosequencing. </w:t>
      </w:r>
      <w:r w:rsidRPr="008750D5">
        <w:rPr>
          <w:rFonts w:ascii="Cambria" w:hAnsi="Cambria"/>
          <w:i/>
          <w:noProof/>
        </w:rPr>
        <w:t>BMC Infect Dis</w:t>
      </w:r>
      <w:r w:rsidRPr="008750D5">
        <w:rPr>
          <w:rFonts w:ascii="Cambria" w:hAnsi="Cambria"/>
          <w:noProof/>
        </w:rPr>
        <w:t xml:space="preserve"> </w:t>
      </w:r>
      <w:r w:rsidRPr="008750D5">
        <w:rPr>
          <w:rFonts w:ascii="Cambria" w:hAnsi="Cambria"/>
          <w:b/>
          <w:noProof/>
        </w:rPr>
        <w:t>13</w:t>
      </w:r>
      <w:r w:rsidRPr="008750D5">
        <w:rPr>
          <w:rFonts w:ascii="Cambria" w:hAnsi="Cambria"/>
          <w:noProof/>
        </w:rPr>
        <w:t>: 52.</w:t>
      </w:r>
    </w:p>
    <w:p w:rsidR="008750D5" w:rsidRPr="008750D5" w:rsidRDefault="008750D5" w:rsidP="008750D5">
      <w:pPr>
        <w:jc w:val="both"/>
        <w:rPr>
          <w:rFonts w:ascii="Cambria" w:hAnsi="Cambria"/>
          <w:noProof/>
        </w:rPr>
      </w:pPr>
      <w:r w:rsidRPr="008750D5">
        <w:rPr>
          <w:rFonts w:ascii="Cambria" w:hAnsi="Cambria"/>
          <w:noProof/>
        </w:rPr>
        <w:t xml:space="preserve">Beerenwinkel, N, Zagordi, O (2011) Ultra-deep sequencing for the analysis of viral populations. </w:t>
      </w:r>
      <w:r w:rsidRPr="008750D5">
        <w:rPr>
          <w:rFonts w:ascii="Cambria" w:hAnsi="Cambria"/>
          <w:i/>
          <w:noProof/>
        </w:rPr>
        <w:t>Curr Opin Virol</w:t>
      </w:r>
      <w:r w:rsidRPr="008750D5">
        <w:rPr>
          <w:rFonts w:ascii="Cambria" w:hAnsi="Cambria"/>
          <w:noProof/>
        </w:rPr>
        <w:t xml:space="preserve"> </w:t>
      </w:r>
      <w:r w:rsidRPr="008750D5">
        <w:rPr>
          <w:rFonts w:ascii="Cambria" w:hAnsi="Cambria"/>
          <w:b/>
          <w:noProof/>
        </w:rPr>
        <w:t>1</w:t>
      </w:r>
      <w:r w:rsidRPr="008750D5">
        <w:rPr>
          <w:rFonts w:ascii="Cambria" w:hAnsi="Cambria"/>
          <w:noProof/>
        </w:rPr>
        <w:t>: 413-418.</w:t>
      </w:r>
    </w:p>
    <w:p w:rsidR="008750D5" w:rsidRPr="008750D5" w:rsidRDefault="008750D5" w:rsidP="008750D5">
      <w:pPr>
        <w:jc w:val="both"/>
        <w:rPr>
          <w:rFonts w:ascii="Cambria" w:hAnsi="Cambria"/>
          <w:noProof/>
        </w:rPr>
      </w:pPr>
      <w:r w:rsidRPr="008750D5">
        <w:rPr>
          <w:rFonts w:ascii="Cambria" w:hAnsi="Cambria"/>
          <w:noProof/>
        </w:rPr>
        <w:t xml:space="preserve">Blanca, JM, Pascual, L, Ziarsolo, P, Nuez, F, Cañizares, J (2011) ngs\_backbone: a pipeline for read cleaning, mapping and SNP calling using Next Generation Sequence. </w:t>
      </w:r>
      <w:r w:rsidRPr="008750D5">
        <w:rPr>
          <w:rFonts w:ascii="Cambria" w:hAnsi="Cambria"/>
          <w:i/>
          <w:noProof/>
        </w:rPr>
        <w:t>BMC Genomics</w:t>
      </w:r>
      <w:r w:rsidRPr="008750D5">
        <w:rPr>
          <w:rFonts w:ascii="Cambria" w:hAnsi="Cambria"/>
          <w:noProof/>
        </w:rPr>
        <w:t xml:space="preserve"> </w:t>
      </w:r>
      <w:r w:rsidRPr="008750D5">
        <w:rPr>
          <w:rFonts w:ascii="Cambria" w:hAnsi="Cambria"/>
          <w:b/>
          <w:noProof/>
        </w:rPr>
        <w:t>12</w:t>
      </w:r>
      <w:r w:rsidRPr="008750D5">
        <w:rPr>
          <w:rFonts w:ascii="Cambria" w:hAnsi="Cambria"/>
          <w:noProof/>
        </w:rPr>
        <w:t>: 285.</w:t>
      </w:r>
    </w:p>
    <w:p w:rsidR="008750D5" w:rsidRPr="008750D5" w:rsidRDefault="008750D5" w:rsidP="008750D5">
      <w:pPr>
        <w:jc w:val="both"/>
        <w:rPr>
          <w:rFonts w:ascii="Cambria" w:hAnsi="Cambria"/>
          <w:noProof/>
        </w:rPr>
      </w:pPr>
      <w:r w:rsidRPr="008750D5">
        <w:rPr>
          <w:rFonts w:ascii="Cambria" w:hAnsi="Cambria"/>
          <w:noProof/>
        </w:rPr>
        <w:t xml:space="preserve">Blankenberg, D, Gordon, A, Kuster, GV, Coraor, N, Taylor, J, Nekrutenko, A (2010) Manipulation of FASTQ data with Galaxy.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6</w:t>
      </w:r>
      <w:r w:rsidRPr="008750D5">
        <w:rPr>
          <w:rFonts w:ascii="Cambria" w:hAnsi="Cambria"/>
          <w:noProof/>
        </w:rPr>
        <w:t>: 1783-1785.</w:t>
      </w:r>
    </w:p>
    <w:p w:rsidR="008750D5" w:rsidRPr="008750D5" w:rsidRDefault="008750D5" w:rsidP="008750D5">
      <w:pPr>
        <w:jc w:val="both"/>
        <w:rPr>
          <w:rFonts w:ascii="Cambria" w:hAnsi="Cambria"/>
          <w:noProof/>
        </w:rPr>
      </w:pPr>
      <w:r w:rsidRPr="008750D5">
        <w:rPr>
          <w:rFonts w:ascii="Cambria" w:hAnsi="Cambria"/>
          <w:noProof/>
        </w:rPr>
        <w:t xml:space="preserve">Brockman, W, Alvarez, P, Young, S, Garber, M, Giannoukos, G, Lee, WL, Russ, C, Lander, ES, Nusbaum, C, Jaffe, DB (2008) Quality scores and SNP detection in sequencing-by-synthesis systems. </w:t>
      </w:r>
      <w:r w:rsidRPr="008750D5">
        <w:rPr>
          <w:rFonts w:ascii="Cambria" w:hAnsi="Cambria"/>
          <w:i/>
          <w:noProof/>
        </w:rPr>
        <w:t>Genome research</w:t>
      </w:r>
      <w:r w:rsidRPr="008750D5">
        <w:rPr>
          <w:rFonts w:ascii="Cambria" w:hAnsi="Cambria"/>
          <w:noProof/>
        </w:rPr>
        <w:t xml:space="preserve"> </w:t>
      </w:r>
      <w:r w:rsidRPr="008750D5">
        <w:rPr>
          <w:rFonts w:ascii="Cambria" w:hAnsi="Cambria"/>
          <w:b/>
          <w:noProof/>
        </w:rPr>
        <w:t>18</w:t>
      </w:r>
      <w:r w:rsidRPr="008750D5">
        <w:rPr>
          <w:rFonts w:ascii="Cambria" w:hAnsi="Cambria"/>
          <w:noProof/>
        </w:rPr>
        <w:t>: 763-770.</w:t>
      </w:r>
    </w:p>
    <w:p w:rsidR="008750D5" w:rsidRPr="008750D5" w:rsidRDefault="008750D5" w:rsidP="008750D5">
      <w:pPr>
        <w:jc w:val="both"/>
        <w:rPr>
          <w:rFonts w:ascii="Cambria" w:hAnsi="Cambria"/>
          <w:noProof/>
        </w:rPr>
      </w:pPr>
      <w:r w:rsidRPr="008750D5">
        <w:rPr>
          <w:rFonts w:ascii="Cambria" w:hAnsi="Cambria"/>
          <w:noProof/>
        </w:rPr>
        <w:t xml:space="preserve">Chou, H-H, Holmes, MH (2001a) DNA sequence quality trimming and vector remova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17</w:t>
      </w:r>
      <w:r w:rsidRPr="008750D5">
        <w:rPr>
          <w:rFonts w:ascii="Cambria" w:hAnsi="Cambria"/>
          <w:noProof/>
        </w:rPr>
        <w:t>: 1093–1104.</w:t>
      </w:r>
    </w:p>
    <w:p w:rsidR="008750D5" w:rsidRPr="008750D5" w:rsidRDefault="008750D5" w:rsidP="008750D5">
      <w:pPr>
        <w:jc w:val="both"/>
        <w:rPr>
          <w:rFonts w:ascii="Cambria" w:hAnsi="Cambria"/>
          <w:noProof/>
        </w:rPr>
      </w:pPr>
      <w:r w:rsidRPr="008750D5">
        <w:rPr>
          <w:rFonts w:ascii="Cambria" w:hAnsi="Cambria"/>
          <w:noProof/>
        </w:rPr>
        <w:t xml:space="preserve">Chou, HH, Holmes, MH (2001b) DNA sequence quality trimming and vector remova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17</w:t>
      </w:r>
      <w:r w:rsidRPr="008750D5">
        <w:rPr>
          <w:rFonts w:ascii="Cambria" w:hAnsi="Cambria"/>
          <w:noProof/>
        </w:rPr>
        <w:t>: 1093-1104.</w:t>
      </w:r>
    </w:p>
    <w:p w:rsidR="008750D5" w:rsidRPr="008750D5" w:rsidRDefault="008750D5" w:rsidP="008750D5">
      <w:pPr>
        <w:jc w:val="both"/>
        <w:rPr>
          <w:rFonts w:ascii="Cambria" w:hAnsi="Cambria"/>
          <w:noProof/>
        </w:rPr>
      </w:pPr>
      <w:r w:rsidRPr="008750D5">
        <w:rPr>
          <w:rFonts w:ascii="Cambria" w:hAnsi="Cambria"/>
          <w:noProof/>
        </w:rPr>
        <w:t xml:space="preserve">Cock, PJA, Fields, CJ, Goto, N, Heuer, ML, Rice, PM (2010) The Sanger FASTQ file format for sequences with quality scores, and the Solexa/Illumina FASTQ variants. </w:t>
      </w:r>
      <w:r w:rsidRPr="008750D5">
        <w:rPr>
          <w:rFonts w:ascii="Cambria" w:hAnsi="Cambria"/>
          <w:i/>
          <w:noProof/>
        </w:rPr>
        <w:t>Nucleic Acids Research</w:t>
      </w:r>
      <w:r w:rsidRPr="008750D5">
        <w:rPr>
          <w:rFonts w:ascii="Cambria" w:hAnsi="Cambria"/>
          <w:noProof/>
        </w:rPr>
        <w:t xml:space="preserve"> </w:t>
      </w:r>
      <w:r w:rsidRPr="008750D5">
        <w:rPr>
          <w:rFonts w:ascii="Cambria" w:hAnsi="Cambria"/>
          <w:b/>
          <w:noProof/>
        </w:rPr>
        <w:t>38</w:t>
      </w:r>
      <w:r w:rsidRPr="008750D5">
        <w:rPr>
          <w:rFonts w:ascii="Cambria" w:hAnsi="Cambria"/>
          <w:noProof/>
        </w:rPr>
        <w:t>: 1767-1771.</w:t>
      </w:r>
    </w:p>
    <w:p w:rsidR="008750D5" w:rsidRPr="008750D5" w:rsidRDefault="008750D5" w:rsidP="008750D5">
      <w:pPr>
        <w:jc w:val="both"/>
        <w:rPr>
          <w:rFonts w:ascii="Cambria" w:hAnsi="Cambria"/>
          <w:noProof/>
        </w:rPr>
      </w:pPr>
      <w:r w:rsidRPr="008750D5">
        <w:rPr>
          <w:rFonts w:ascii="Cambria" w:hAnsi="Cambria"/>
          <w:noProof/>
        </w:rPr>
        <w:t xml:space="preserve">Ewing, B, Green, P (1998) Base-Calling of Automated Sequencer Traces UsingPhred. II. Error Probabilities. </w:t>
      </w:r>
      <w:r w:rsidRPr="008750D5">
        <w:rPr>
          <w:rFonts w:ascii="Cambria" w:hAnsi="Cambria"/>
          <w:i/>
          <w:noProof/>
        </w:rPr>
        <w:t>Genome Research</w:t>
      </w:r>
      <w:r w:rsidRPr="008750D5">
        <w:rPr>
          <w:rFonts w:ascii="Cambria" w:hAnsi="Cambria"/>
          <w:noProof/>
        </w:rPr>
        <w:t xml:space="preserve"> </w:t>
      </w:r>
      <w:r w:rsidRPr="008750D5">
        <w:rPr>
          <w:rFonts w:ascii="Cambria" w:hAnsi="Cambria"/>
          <w:b/>
          <w:noProof/>
        </w:rPr>
        <w:t>8</w:t>
      </w:r>
      <w:r w:rsidRPr="008750D5">
        <w:rPr>
          <w:rFonts w:ascii="Cambria" w:hAnsi="Cambria"/>
          <w:noProof/>
        </w:rPr>
        <w:t>: 186-194.</w:t>
      </w:r>
    </w:p>
    <w:p w:rsidR="008750D5" w:rsidRPr="008750D5" w:rsidRDefault="008750D5" w:rsidP="008750D5">
      <w:pPr>
        <w:jc w:val="both"/>
        <w:rPr>
          <w:rFonts w:ascii="Cambria" w:hAnsi="Cambria"/>
          <w:noProof/>
        </w:rPr>
      </w:pPr>
      <w:r w:rsidRPr="008750D5">
        <w:rPr>
          <w:rFonts w:ascii="Cambria" w:hAnsi="Cambria"/>
          <w:noProof/>
        </w:rPr>
        <w:t xml:space="preserve">Hunter, JD (2007) Matplotlib: A 2D Graphics Environment. </w:t>
      </w:r>
      <w:r w:rsidRPr="008750D5">
        <w:rPr>
          <w:rFonts w:ascii="Cambria" w:hAnsi="Cambria"/>
          <w:i/>
          <w:noProof/>
        </w:rPr>
        <w:t>Computing in Science and Engineering</w:t>
      </w:r>
      <w:r w:rsidRPr="008750D5">
        <w:rPr>
          <w:rFonts w:ascii="Cambria" w:hAnsi="Cambria"/>
          <w:noProof/>
        </w:rPr>
        <w:t xml:space="preserve"> </w:t>
      </w:r>
      <w:r w:rsidRPr="008750D5">
        <w:rPr>
          <w:rFonts w:ascii="Cambria" w:hAnsi="Cambria"/>
          <w:b/>
          <w:noProof/>
        </w:rPr>
        <w:t>9</w:t>
      </w:r>
      <w:r w:rsidRPr="008750D5">
        <w:rPr>
          <w:rFonts w:ascii="Cambria" w:hAnsi="Cambria"/>
          <w:noProof/>
        </w:rPr>
        <w:t>: 90-95.</w:t>
      </w:r>
    </w:p>
    <w:p w:rsidR="008750D5" w:rsidRPr="008750D5" w:rsidRDefault="008750D5" w:rsidP="008750D5">
      <w:pPr>
        <w:jc w:val="both"/>
        <w:rPr>
          <w:rFonts w:ascii="Cambria" w:hAnsi="Cambria"/>
          <w:noProof/>
        </w:rPr>
      </w:pPr>
      <w:r w:rsidRPr="008750D5">
        <w:rPr>
          <w:rFonts w:ascii="Cambria" w:hAnsi="Cambria"/>
          <w:noProof/>
        </w:rPr>
        <w:t xml:space="preserve">Huse, SM, Huber, JA, Morrison, HG, Sogin, ML, Welch, DM (2007) Accuracy and quality of massively parallel DNA pyrosequencing. </w:t>
      </w:r>
      <w:r w:rsidRPr="008750D5">
        <w:rPr>
          <w:rFonts w:ascii="Cambria" w:hAnsi="Cambria"/>
          <w:i/>
          <w:noProof/>
        </w:rPr>
        <w:t>Genome biology</w:t>
      </w:r>
      <w:r w:rsidRPr="008750D5">
        <w:rPr>
          <w:rFonts w:ascii="Cambria" w:hAnsi="Cambria"/>
          <w:noProof/>
        </w:rPr>
        <w:t xml:space="preserve"> </w:t>
      </w:r>
      <w:r w:rsidRPr="008750D5">
        <w:rPr>
          <w:rFonts w:ascii="Cambria" w:hAnsi="Cambria"/>
          <w:b/>
          <w:noProof/>
        </w:rPr>
        <w:t>8</w:t>
      </w:r>
      <w:r w:rsidRPr="008750D5">
        <w:rPr>
          <w:rFonts w:ascii="Cambria" w:hAnsi="Cambria"/>
          <w:noProof/>
        </w:rPr>
        <w:t>: R143.</w:t>
      </w:r>
    </w:p>
    <w:p w:rsidR="008750D5" w:rsidRPr="008750D5" w:rsidRDefault="008750D5" w:rsidP="008750D5">
      <w:pPr>
        <w:jc w:val="both"/>
        <w:rPr>
          <w:rFonts w:ascii="Cambria" w:hAnsi="Cambria"/>
          <w:noProof/>
        </w:rPr>
      </w:pPr>
      <w:r w:rsidRPr="008750D5">
        <w:rPr>
          <w:rFonts w:ascii="Cambria" w:hAnsi="Cambria"/>
          <w:noProof/>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8</w:t>
      </w:r>
      <w:r w:rsidRPr="008750D5">
        <w:rPr>
          <w:rFonts w:ascii="Cambria" w:hAnsi="Cambria"/>
          <w:noProof/>
        </w:rPr>
        <w:t>: 1647-1649.</w:t>
      </w:r>
    </w:p>
    <w:p w:rsidR="008750D5" w:rsidRPr="008750D5" w:rsidRDefault="008750D5" w:rsidP="008750D5">
      <w:pPr>
        <w:jc w:val="both"/>
        <w:rPr>
          <w:rFonts w:ascii="Cambria" w:hAnsi="Cambria"/>
          <w:noProof/>
        </w:rPr>
      </w:pPr>
      <w:r w:rsidRPr="008750D5">
        <w:rPr>
          <w:rFonts w:ascii="Cambria" w:hAnsi="Cambria"/>
          <w:noProof/>
        </w:rPr>
        <w:t xml:space="preserve">Kunin, V, Engelbrektson, A, Ochman, H, Hugenholtz, P (2009) Wrinkles in the rare biosphere: pyrosequencing errors can lead to artificial inflation of diversity estimates. </w:t>
      </w:r>
      <w:r w:rsidRPr="008750D5">
        <w:rPr>
          <w:rFonts w:ascii="Cambria" w:hAnsi="Cambria"/>
          <w:i/>
          <w:noProof/>
        </w:rPr>
        <w:t>Environ Microbiol</w:t>
      </w:r>
      <w:r w:rsidRPr="008750D5">
        <w:rPr>
          <w:rFonts w:ascii="Cambria" w:hAnsi="Cambria"/>
          <w:noProof/>
        </w:rPr>
        <w:t xml:space="preserve"> </w:t>
      </w:r>
      <w:r w:rsidRPr="008750D5">
        <w:rPr>
          <w:rFonts w:ascii="Cambria" w:hAnsi="Cambria"/>
          <w:b/>
          <w:noProof/>
        </w:rPr>
        <w:t>12</w:t>
      </w:r>
      <w:r w:rsidRPr="008750D5">
        <w:rPr>
          <w:rFonts w:ascii="Cambria" w:hAnsi="Cambria"/>
          <w:noProof/>
        </w:rPr>
        <w:t>: 118-123.</w:t>
      </w:r>
    </w:p>
    <w:p w:rsidR="008750D5" w:rsidRPr="008750D5" w:rsidRDefault="008750D5" w:rsidP="008750D5">
      <w:pPr>
        <w:jc w:val="both"/>
        <w:rPr>
          <w:rFonts w:ascii="Cambria" w:hAnsi="Cambria"/>
          <w:noProof/>
        </w:rPr>
      </w:pPr>
      <w:r w:rsidRPr="008750D5">
        <w:rPr>
          <w:rFonts w:ascii="Cambria" w:hAnsi="Cambria"/>
          <w:noProof/>
        </w:rPr>
        <w:t xml:space="preserve">Li, S, Chou, H-H (2004) LUCY2: an interactive DNA sequence quality trimming and vector removal too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0</w:t>
      </w:r>
      <w:r w:rsidRPr="008750D5">
        <w:rPr>
          <w:rFonts w:ascii="Cambria" w:hAnsi="Cambria"/>
          <w:noProof/>
        </w:rPr>
        <w:t>: 2865–2866.</w:t>
      </w:r>
    </w:p>
    <w:p w:rsidR="008750D5" w:rsidRPr="008750D5" w:rsidRDefault="008750D5" w:rsidP="008750D5">
      <w:pPr>
        <w:jc w:val="both"/>
        <w:rPr>
          <w:rFonts w:ascii="Cambria" w:hAnsi="Cambria"/>
          <w:noProof/>
        </w:rPr>
      </w:pPr>
      <w:r w:rsidRPr="008750D5">
        <w:rPr>
          <w:rFonts w:ascii="Cambria" w:hAnsi="Cambria"/>
          <w:noProof/>
        </w:rPr>
        <w:t xml:space="preserve">Mardis, ER (2008) The impact of next-generation sequencing technology on genetics. </w:t>
      </w:r>
      <w:r w:rsidRPr="008750D5">
        <w:rPr>
          <w:rFonts w:ascii="Cambria" w:hAnsi="Cambria"/>
          <w:i/>
          <w:noProof/>
        </w:rPr>
        <w:t>Trends in genetics</w:t>
      </w:r>
      <w:r w:rsidRPr="008750D5">
        <w:rPr>
          <w:rFonts w:ascii="Cambria" w:hAnsi="Cambria"/>
          <w:noProof/>
        </w:rPr>
        <w:t xml:space="preserve"> </w:t>
      </w:r>
      <w:r w:rsidRPr="008750D5">
        <w:rPr>
          <w:rFonts w:ascii="Cambria" w:hAnsi="Cambria"/>
          <w:b/>
          <w:noProof/>
        </w:rPr>
        <w:t>24</w:t>
      </w:r>
      <w:r w:rsidRPr="008750D5">
        <w:rPr>
          <w:rFonts w:ascii="Cambria" w:hAnsi="Cambria"/>
          <w:noProof/>
        </w:rPr>
        <w:t>: 133.</w:t>
      </w:r>
    </w:p>
    <w:p w:rsidR="008750D5" w:rsidRPr="008750D5" w:rsidRDefault="008750D5" w:rsidP="008750D5">
      <w:pPr>
        <w:jc w:val="both"/>
        <w:rPr>
          <w:rFonts w:ascii="Cambria" w:hAnsi="Cambria"/>
          <w:noProof/>
        </w:rPr>
      </w:pPr>
      <w:r w:rsidRPr="008750D5">
        <w:rPr>
          <w:rFonts w:ascii="Cambria" w:hAnsi="Cambria"/>
          <w:noProof/>
        </w:rPr>
        <w:t xml:space="preserve">Schmieder, R, Edwards, R (2011) Quality control and preprocessing of metagenomic datasets.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7</w:t>
      </w:r>
      <w:r w:rsidRPr="008750D5">
        <w:rPr>
          <w:rFonts w:ascii="Cambria" w:hAnsi="Cambria"/>
          <w:noProof/>
        </w:rPr>
        <w:t>: 863-864.</w:t>
      </w:r>
    </w:p>
    <w:p w:rsidR="008750D5" w:rsidRPr="008750D5" w:rsidRDefault="008750D5" w:rsidP="008750D5">
      <w:pPr>
        <w:jc w:val="both"/>
        <w:rPr>
          <w:rFonts w:ascii="Cambria" w:hAnsi="Cambria"/>
          <w:noProof/>
        </w:rPr>
      </w:pPr>
      <w:r w:rsidRPr="008750D5">
        <w:rPr>
          <w:rFonts w:ascii="Cambria" w:hAnsi="Cambria"/>
          <w:noProof/>
        </w:rPr>
        <w:t xml:space="preserve">Suzuki, S, Ono, N, Furusawa, C, Ying, B-W, Yomo, T (2011) Comparison of Sequence Reads Obtained from Three Next-Generation Sequencing Platforms. </w:t>
      </w:r>
      <w:r w:rsidRPr="008750D5">
        <w:rPr>
          <w:rFonts w:ascii="Cambria" w:hAnsi="Cambria"/>
          <w:i/>
          <w:noProof/>
        </w:rPr>
        <w:t>PLoS ONE</w:t>
      </w:r>
      <w:r w:rsidRPr="008750D5">
        <w:rPr>
          <w:rFonts w:ascii="Cambria" w:hAnsi="Cambria"/>
          <w:noProof/>
        </w:rPr>
        <w:t xml:space="preserve"> </w:t>
      </w:r>
      <w:r w:rsidRPr="008750D5">
        <w:rPr>
          <w:rFonts w:ascii="Cambria" w:hAnsi="Cambria"/>
          <w:b/>
          <w:noProof/>
        </w:rPr>
        <w:t>6</w:t>
      </w:r>
      <w:r w:rsidRPr="008750D5">
        <w:rPr>
          <w:rFonts w:ascii="Cambria" w:hAnsi="Cambria"/>
          <w:noProof/>
        </w:rPr>
        <w:t>: e19534.</w:t>
      </w:r>
    </w:p>
    <w:p w:rsidR="008750D5" w:rsidRDefault="008750D5" w:rsidP="008750D5">
      <w:pPr>
        <w:ind w:left="720" w:hanging="720"/>
        <w:jc w:val="both"/>
        <w:rPr>
          <w:rFonts w:ascii="Cambria" w:hAnsi="Cambria"/>
          <w:noProof/>
        </w:rPr>
      </w:pPr>
    </w:p>
    <w:p w:rsidR="0025547E" w:rsidRPr="00FF4EE6" w:rsidRDefault="00D148ED" w:rsidP="00591508">
      <w:pPr>
        <w:spacing w:line="480" w:lineRule="auto"/>
        <w:jc w:val="both"/>
      </w:pPr>
      <w:r>
        <w:fldChar w:fldCharType="end"/>
      </w:r>
    </w:p>
    <w:sectPr w:rsidR="0025547E" w:rsidRPr="00FF4EE6" w:rsidSect="00643447">
      <w:pgSz w:w="11899" w:h="16838"/>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EB185D"/>
    <w:multiLevelType w:val="hybridMultilevel"/>
    <w:tmpl w:val="660094C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56AAB"/>
    <w:multiLevelType w:val="hybridMultilevel"/>
    <w:tmpl w:val="D8C8F0F6"/>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512B2C"/>
    <w:multiLevelType w:val="hybridMultilevel"/>
    <w:tmpl w:val="C980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4034D4"/>
    <w:multiLevelType w:val="hybridMultilevel"/>
    <w:tmpl w:val="D08AE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571699"/>
    <w:multiLevelType w:val="hybridMultilevel"/>
    <w:tmpl w:val="2D8CC37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DC6573"/>
    <w:multiLevelType w:val="hybridMultilevel"/>
    <w:tmpl w:val="A8A40808"/>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5547E"/>
    <w:rsid w:val="000014F2"/>
    <w:rsid w:val="00020E11"/>
    <w:rsid w:val="000275F4"/>
    <w:rsid w:val="00040048"/>
    <w:rsid w:val="00055DBC"/>
    <w:rsid w:val="00072A96"/>
    <w:rsid w:val="00081E5D"/>
    <w:rsid w:val="00087DC9"/>
    <w:rsid w:val="00092ACF"/>
    <w:rsid w:val="000A2DEC"/>
    <w:rsid w:val="000A76C7"/>
    <w:rsid w:val="000B110E"/>
    <w:rsid w:val="000B4029"/>
    <w:rsid w:val="000B44D5"/>
    <w:rsid w:val="000C2110"/>
    <w:rsid w:val="000D7D0D"/>
    <w:rsid w:val="000E46C0"/>
    <w:rsid w:val="000F10C8"/>
    <w:rsid w:val="000F7306"/>
    <w:rsid w:val="0010342B"/>
    <w:rsid w:val="00122FA2"/>
    <w:rsid w:val="001346AB"/>
    <w:rsid w:val="00143407"/>
    <w:rsid w:val="00155018"/>
    <w:rsid w:val="00155E90"/>
    <w:rsid w:val="00155F23"/>
    <w:rsid w:val="00170D9F"/>
    <w:rsid w:val="00170E92"/>
    <w:rsid w:val="001758A7"/>
    <w:rsid w:val="00183F82"/>
    <w:rsid w:val="001B6CCA"/>
    <w:rsid w:val="001C7C78"/>
    <w:rsid w:val="001D1E24"/>
    <w:rsid w:val="001D581E"/>
    <w:rsid w:val="001E71EA"/>
    <w:rsid w:val="001F4624"/>
    <w:rsid w:val="001F649A"/>
    <w:rsid w:val="00213A0D"/>
    <w:rsid w:val="00216F34"/>
    <w:rsid w:val="00220859"/>
    <w:rsid w:val="00221780"/>
    <w:rsid w:val="002221AC"/>
    <w:rsid w:val="00233906"/>
    <w:rsid w:val="002355E5"/>
    <w:rsid w:val="002419AB"/>
    <w:rsid w:val="00245E6B"/>
    <w:rsid w:val="002473FB"/>
    <w:rsid w:val="00247B31"/>
    <w:rsid w:val="002523DF"/>
    <w:rsid w:val="0025260C"/>
    <w:rsid w:val="00254E56"/>
    <w:rsid w:val="0025547E"/>
    <w:rsid w:val="00256121"/>
    <w:rsid w:val="00256160"/>
    <w:rsid w:val="0027495D"/>
    <w:rsid w:val="002862F7"/>
    <w:rsid w:val="00292435"/>
    <w:rsid w:val="0029274B"/>
    <w:rsid w:val="002A526A"/>
    <w:rsid w:val="002D5A33"/>
    <w:rsid w:val="002E50F7"/>
    <w:rsid w:val="002F0F3D"/>
    <w:rsid w:val="002F1E1F"/>
    <w:rsid w:val="002F474A"/>
    <w:rsid w:val="00302345"/>
    <w:rsid w:val="003041FC"/>
    <w:rsid w:val="0031381A"/>
    <w:rsid w:val="00314E58"/>
    <w:rsid w:val="0031752B"/>
    <w:rsid w:val="00333637"/>
    <w:rsid w:val="0034043E"/>
    <w:rsid w:val="00345003"/>
    <w:rsid w:val="0034670D"/>
    <w:rsid w:val="003468BD"/>
    <w:rsid w:val="0034699D"/>
    <w:rsid w:val="00356BFD"/>
    <w:rsid w:val="003744B2"/>
    <w:rsid w:val="00390FAF"/>
    <w:rsid w:val="003A4B4E"/>
    <w:rsid w:val="003B2E2C"/>
    <w:rsid w:val="003B7CF4"/>
    <w:rsid w:val="003D3D7A"/>
    <w:rsid w:val="004011E0"/>
    <w:rsid w:val="0040570C"/>
    <w:rsid w:val="0041628F"/>
    <w:rsid w:val="00421842"/>
    <w:rsid w:val="00424BCE"/>
    <w:rsid w:val="00425D61"/>
    <w:rsid w:val="00446341"/>
    <w:rsid w:val="004547B2"/>
    <w:rsid w:val="00467222"/>
    <w:rsid w:val="00482542"/>
    <w:rsid w:val="004863B8"/>
    <w:rsid w:val="00493387"/>
    <w:rsid w:val="004A0957"/>
    <w:rsid w:val="004B28CE"/>
    <w:rsid w:val="004B66FE"/>
    <w:rsid w:val="004C47F2"/>
    <w:rsid w:val="004D5993"/>
    <w:rsid w:val="004F032A"/>
    <w:rsid w:val="004F4E43"/>
    <w:rsid w:val="004F5E7D"/>
    <w:rsid w:val="005072EF"/>
    <w:rsid w:val="00540CBE"/>
    <w:rsid w:val="0054714E"/>
    <w:rsid w:val="005515D4"/>
    <w:rsid w:val="005557A3"/>
    <w:rsid w:val="0056015B"/>
    <w:rsid w:val="00566071"/>
    <w:rsid w:val="00567101"/>
    <w:rsid w:val="00574317"/>
    <w:rsid w:val="00584030"/>
    <w:rsid w:val="00591508"/>
    <w:rsid w:val="005A2B5F"/>
    <w:rsid w:val="005B0FFD"/>
    <w:rsid w:val="005B3F25"/>
    <w:rsid w:val="005B7F37"/>
    <w:rsid w:val="005D7297"/>
    <w:rsid w:val="005E1F10"/>
    <w:rsid w:val="005F3402"/>
    <w:rsid w:val="00601113"/>
    <w:rsid w:val="006108DA"/>
    <w:rsid w:val="00611729"/>
    <w:rsid w:val="006362B7"/>
    <w:rsid w:val="00643447"/>
    <w:rsid w:val="00645E6B"/>
    <w:rsid w:val="006507E6"/>
    <w:rsid w:val="00657BAD"/>
    <w:rsid w:val="00663EDA"/>
    <w:rsid w:val="00690FF7"/>
    <w:rsid w:val="00693C15"/>
    <w:rsid w:val="0069681D"/>
    <w:rsid w:val="006B1A02"/>
    <w:rsid w:val="006C3AB8"/>
    <w:rsid w:val="006E436B"/>
    <w:rsid w:val="006E4862"/>
    <w:rsid w:val="006E742B"/>
    <w:rsid w:val="006F4D61"/>
    <w:rsid w:val="007060A6"/>
    <w:rsid w:val="007072A5"/>
    <w:rsid w:val="00744E25"/>
    <w:rsid w:val="00771C0D"/>
    <w:rsid w:val="00782907"/>
    <w:rsid w:val="00786B50"/>
    <w:rsid w:val="007A0110"/>
    <w:rsid w:val="007A3D20"/>
    <w:rsid w:val="007A68D9"/>
    <w:rsid w:val="007B1235"/>
    <w:rsid w:val="007B48C6"/>
    <w:rsid w:val="007E282A"/>
    <w:rsid w:val="00801A97"/>
    <w:rsid w:val="00805512"/>
    <w:rsid w:val="00811F79"/>
    <w:rsid w:val="00812995"/>
    <w:rsid w:val="0084431C"/>
    <w:rsid w:val="0085264C"/>
    <w:rsid w:val="00854C7A"/>
    <w:rsid w:val="00856AC7"/>
    <w:rsid w:val="0086776D"/>
    <w:rsid w:val="008750D5"/>
    <w:rsid w:val="00887359"/>
    <w:rsid w:val="00893AFE"/>
    <w:rsid w:val="008A315E"/>
    <w:rsid w:val="008A55B0"/>
    <w:rsid w:val="008B1CBE"/>
    <w:rsid w:val="008B2C53"/>
    <w:rsid w:val="008C0469"/>
    <w:rsid w:val="008C0EF6"/>
    <w:rsid w:val="008C1E4B"/>
    <w:rsid w:val="008C5F93"/>
    <w:rsid w:val="008E6786"/>
    <w:rsid w:val="008F3CEB"/>
    <w:rsid w:val="00906577"/>
    <w:rsid w:val="00910BC0"/>
    <w:rsid w:val="0092019D"/>
    <w:rsid w:val="00926E0B"/>
    <w:rsid w:val="00927EA7"/>
    <w:rsid w:val="0093394D"/>
    <w:rsid w:val="0096410F"/>
    <w:rsid w:val="00972AC6"/>
    <w:rsid w:val="00976812"/>
    <w:rsid w:val="009920CA"/>
    <w:rsid w:val="009D020B"/>
    <w:rsid w:val="009E24F6"/>
    <w:rsid w:val="009E443C"/>
    <w:rsid w:val="009E49BD"/>
    <w:rsid w:val="00A23177"/>
    <w:rsid w:val="00A27B36"/>
    <w:rsid w:val="00A31167"/>
    <w:rsid w:val="00A437A5"/>
    <w:rsid w:val="00A46A26"/>
    <w:rsid w:val="00A56860"/>
    <w:rsid w:val="00A835E3"/>
    <w:rsid w:val="00A92D3D"/>
    <w:rsid w:val="00AA1DAB"/>
    <w:rsid w:val="00AA3231"/>
    <w:rsid w:val="00AB53AF"/>
    <w:rsid w:val="00AE4DAB"/>
    <w:rsid w:val="00B13255"/>
    <w:rsid w:val="00B13E9E"/>
    <w:rsid w:val="00B158B5"/>
    <w:rsid w:val="00B21359"/>
    <w:rsid w:val="00B24B8C"/>
    <w:rsid w:val="00B2608C"/>
    <w:rsid w:val="00B573EE"/>
    <w:rsid w:val="00B6414F"/>
    <w:rsid w:val="00B73C14"/>
    <w:rsid w:val="00B75D7E"/>
    <w:rsid w:val="00B8564D"/>
    <w:rsid w:val="00B85ECD"/>
    <w:rsid w:val="00BA2195"/>
    <w:rsid w:val="00BA484A"/>
    <w:rsid w:val="00BB32FD"/>
    <w:rsid w:val="00BC0C99"/>
    <w:rsid w:val="00BC1C7A"/>
    <w:rsid w:val="00BC7AF4"/>
    <w:rsid w:val="00BC7C2C"/>
    <w:rsid w:val="00BE2DA9"/>
    <w:rsid w:val="00BF2BC6"/>
    <w:rsid w:val="00BF7E0A"/>
    <w:rsid w:val="00C10D8A"/>
    <w:rsid w:val="00C26199"/>
    <w:rsid w:val="00C30DF9"/>
    <w:rsid w:val="00C334AD"/>
    <w:rsid w:val="00C4484C"/>
    <w:rsid w:val="00C5154F"/>
    <w:rsid w:val="00C570AF"/>
    <w:rsid w:val="00C575BC"/>
    <w:rsid w:val="00C61E55"/>
    <w:rsid w:val="00C6590B"/>
    <w:rsid w:val="00C76046"/>
    <w:rsid w:val="00C8066B"/>
    <w:rsid w:val="00C82A2F"/>
    <w:rsid w:val="00C917BD"/>
    <w:rsid w:val="00C91B24"/>
    <w:rsid w:val="00CB33C7"/>
    <w:rsid w:val="00CD01B6"/>
    <w:rsid w:val="00CF6A4D"/>
    <w:rsid w:val="00D11309"/>
    <w:rsid w:val="00D148ED"/>
    <w:rsid w:val="00D237DD"/>
    <w:rsid w:val="00D7750F"/>
    <w:rsid w:val="00D91C68"/>
    <w:rsid w:val="00D92F2F"/>
    <w:rsid w:val="00DA21A1"/>
    <w:rsid w:val="00DA27EB"/>
    <w:rsid w:val="00DB2107"/>
    <w:rsid w:val="00DB2DFA"/>
    <w:rsid w:val="00DB4E59"/>
    <w:rsid w:val="00DB52D3"/>
    <w:rsid w:val="00DC5A83"/>
    <w:rsid w:val="00DD3137"/>
    <w:rsid w:val="00DE101F"/>
    <w:rsid w:val="00E021B6"/>
    <w:rsid w:val="00E06024"/>
    <w:rsid w:val="00E1077A"/>
    <w:rsid w:val="00E12DA8"/>
    <w:rsid w:val="00E1347D"/>
    <w:rsid w:val="00E34CDF"/>
    <w:rsid w:val="00E40FE4"/>
    <w:rsid w:val="00E41539"/>
    <w:rsid w:val="00E46860"/>
    <w:rsid w:val="00E60155"/>
    <w:rsid w:val="00E72EDA"/>
    <w:rsid w:val="00E80693"/>
    <w:rsid w:val="00E82FA4"/>
    <w:rsid w:val="00E87112"/>
    <w:rsid w:val="00E93A06"/>
    <w:rsid w:val="00E97F06"/>
    <w:rsid w:val="00EA6EFD"/>
    <w:rsid w:val="00EB0092"/>
    <w:rsid w:val="00EB424D"/>
    <w:rsid w:val="00EC30E6"/>
    <w:rsid w:val="00EE7133"/>
    <w:rsid w:val="00F1066E"/>
    <w:rsid w:val="00F15A39"/>
    <w:rsid w:val="00F17F55"/>
    <w:rsid w:val="00F248A0"/>
    <w:rsid w:val="00F51753"/>
    <w:rsid w:val="00F56629"/>
    <w:rsid w:val="00F8095B"/>
    <w:rsid w:val="00F82693"/>
    <w:rsid w:val="00F8432A"/>
    <w:rsid w:val="00F84A7A"/>
    <w:rsid w:val="00F90398"/>
    <w:rsid w:val="00FA4CC2"/>
    <w:rsid w:val="00FA510F"/>
    <w:rsid w:val="00FC119D"/>
    <w:rsid w:val="00FC4B81"/>
    <w:rsid w:val="00FD3BF2"/>
    <w:rsid w:val="00FE4791"/>
    <w:rsid w:val="00FE5E54"/>
    <w:rsid w:val="00FF4EE6"/>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rsid w:val="00F82693"/>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emf"/><Relationship Id="rId20" Type="http://schemas.openxmlformats.org/officeDocument/2006/relationships/theme" Target="theme/theme1.xml"/><Relationship Id="rId21" Type="http://schemas.microsoft.com/office/2007/relationships/stylesWithEffects" Target="stylesWithEffects.xml"/><Relationship Id="rId10" Type="http://schemas.openxmlformats.org/officeDocument/2006/relationships/image" Target="media/image6.emf"/><Relationship Id="rId11" Type="http://schemas.openxmlformats.org/officeDocument/2006/relationships/hyperlink" Target="http://www.biopython.org" TargetMode="External"/><Relationship Id="rId12" Type="http://schemas.openxmlformats.org/officeDocument/2006/relationships/hyperlink" Target="http://www.numpy.org" TargetMode="External"/><Relationship Id="rId13" Type="http://schemas.openxmlformats.org/officeDocument/2006/relationships/image" Target="media/image7.emf"/><Relationship Id="rId14" Type="http://schemas.openxmlformats.org/officeDocument/2006/relationships/hyperlink" Target="https://hiv.sanbi.ac.za/software/qtrim" TargetMode="External"/><Relationship Id="rId15" Type="http://schemas.openxmlformats.org/officeDocument/2006/relationships/hyperlink" Target="https://hiv.sanbi.ac.za/software/qtrim" TargetMode="External"/><Relationship Id="rId16" Type="http://schemas.openxmlformats.org/officeDocument/2006/relationships/hyperlink" Target="mailto:simon@sanbi.ac.za" TargetMode="External"/><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2</Pages>
  <Words>3529</Words>
  <Characters>18078</Characters>
  <Application>Microsoft Macintosh Word</Application>
  <DocSecurity>0</DocSecurity>
  <Lines>488</Lines>
  <Paragraphs>192</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QTrim – A Novel Algorithm for Quality Trimming Tool</vt:lpstr>
      <vt:lpstr>    Introduction</vt:lpstr>
      <vt:lpstr>        Methods and Materials</vt:lpstr>
      <vt:lpstr>        Graphical plots in QTrim</vt:lpstr>
      <vt:lpstr>    Test Data</vt:lpstr>
      <vt:lpstr>        Software used</vt:lpstr>
      <vt:lpstr>        Results</vt:lpstr>
      <vt:lpstr>        Discussion</vt:lpstr>
      <vt:lpstr>    Conclusion</vt:lpstr>
    </vt:vector>
  </TitlesOfParts>
  <Manager/>
  <Company>SANBI</Company>
  <LinksUpToDate>false</LinksUpToDate>
  <CharactersWithSpaces>21461</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dc:description/>
  <cp:lastModifiedBy>Ram Shrestha</cp:lastModifiedBy>
  <cp:revision>4</cp:revision>
  <dcterms:created xsi:type="dcterms:W3CDTF">2013-09-17T08:40:00Z</dcterms:created>
  <dcterms:modified xsi:type="dcterms:W3CDTF">2013-09-17T08:43:00Z</dcterms:modified>
  <cp:category/>
</cp:coreProperties>
</file>